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50C9C890"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ins w:id="2" w:author="Michael Decker" w:date="2020-03-07T14:43:00Z">
        <w:r w:rsidR="00536E76">
          <w:rPr>
            <w:rFonts w:cs="Times New Roman"/>
            <w:szCs w:val="24"/>
          </w:rPr>
          <w:t xml:space="preserve"> (which leads to slowed </w:t>
        </w:r>
      </w:ins>
      <w:ins w:id="3" w:author="Michael Decker" w:date="2020-03-07T14:44:00Z">
        <w:r w:rsidR="00536E76">
          <w:rPr>
            <w:rFonts w:cs="Times New Roman"/>
            <w:szCs w:val="24"/>
          </w:rPr>
          <w:t>development and increased cost)</w:t>
        </w:r>
      </w:ins>
      <w:r w:rsidR="00FE55CC">
        <w:rPr>
          <w:rFonts w:cs="Times New Roman"/>
          <w:szCs w:val="24"/>
        </w:rPr>
        <w:t xml:space="preserve">. </w:t>
      </w:r>
      <w:r w:rsidR="00A078CD">
        <w:rPr>
          <w:rFonts w:cs="Times New Roman"/>
          <w:szCs w:val="24"/>
        </w:rPr>
        <w:t>C</w:t>
      </w:r>
      <w:r w:rsidR="00FE55CC">
        <w:rPr>
          <w:rFonts w:cs="Times New Roman"/>
          <w:szCs w:val="24"/>
        </w:rPr>
        <w:t xml:space="preserve">omments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7426E79"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w:t>
      </w:r>
      <w:r>
        <w:rPr>
          <w:rFonts w:cs="Times New Roman"/>
          <w:szCs w:val="24"/>
        </w:rPr>
        <w:lastRenderedPageBreak/>
        <w:t xml:space="preserve">understanding how people read and comprehend code.  </w:t>
      </w:r>
      <w:commentRangeStart w:id="4"/>
      <w:r w:rsidR="00DC4738">
        <w:rPr>
          <w:rFonts w:cs="Times New Roman"/>
          <w:szCs w:val="24"/>
        </w:rPr>
        <w:t>T</w:t>
      </w:r>
      <w:r>
        <w:rPr>
          <w:rFonts w:cs="Times New Roman"/>
          <w:szCs w:val="24"/>
        </w:rPr>
        <w:t xml:space="preserve">wo prominent ways people read and 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 which is one of the main aspects of software evolution that </w:t>
      </w:r>
      <w:r w:rsidR="00B61517">
        <w:rPr>
          <w:rFonts w:cs="Times New Roman"/>
          <w:szCs w:val="24"/>
        </w:rPr>
        <w:t>needs</w:t>
      </w:r>
      <w:r w:rsidR="00A078CD">
        <w:rPr>
          <w:rFonts w:cs="Times New Roman"/>
          <w:szCs w:val="24"/>
        </w:rPr>
        <w:t xml:space="preserve"> improving.</w:t>
      </w:r>
      <w:commentRangeEnd w:id="4"/>
      <w:r w:rsidR="00536E76">
        <w:rPr>
          <w:rStyle w:val="CommentReference"/>
        </w:rPr>
        <w:commentReference w:id="4"/>
      </w:r>
    </w:p>
    <w:p w14:paraId="2B88A450" w14:textId="113BADAA" w:rsidR="00CF3AB9" w:rsidRPr="002248ED" w:rsidRDefault="004E5433" w:rsidP="00887C71">
      <w:pPr>
        <w:rPr>
          <w:rFonts w:cs="Times New Roman"/>
          <w:szCs w:val="24"/>
        </w:rPr>
      </w:pPr>
      <w:r w:rsidRPr="002248ED">
        <w:rPr>
          <w:rFonts w:cs="Times New Roman"/>
          <w:szCs w:val="24"/>
        </w:rPr>
        <w:t xml:space="preserve">The most expensive, time </w:t>
      </w:r>
      <w:commentRangeStart w:id="5"/>
      <w:r w:rsidRPr="002248ED">
        <w:rPr>
          <w:rFonts w:cs="Times New Roman"/>
          <w:szCs w:val="24"/>
        </w:rPr>
        <w:t xml:space="preserve">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del w:id="6" w:author="Michael Decker" w:date="2020-03-07T14:46:00Z">
        <w:r w:rsidR="00887C71" w:rsidDel="001E236B">
          <w:rPr>
            <w:rFonts w:cs="Times New Roman"/>
            <w:szCs w:val="24"/>
          </w:rPr>
          <w:delText xml:space="preserve">our </w:delText>
        </w:r>
      </w:del>
      <w:ins w:id="7" w:author="Michael Decker" w:date="2020-03-07T14:46:00Z">
        <w:r w:rsidR="001E236B">
          <w:rPr>
            <w:rFonts w:cs="Times New Roman"/>
            <w:szCs w:val="24"/>
          </w:rPr>
          <w:t xml:space="preserve">more </w:t>
        </w:r>
      </w:ins>
      <w:r w:rsidR="00887C71">
        <w:rPr>
          <w:rFonts w:cs="Times New Roman"/>
          <w:szCs w:val="24"/>
        </w:rPr>
        <w:t>research is needed</w:t>
      </w:r>
      <w:ins w:id="8" w:author="Michael Decker" w:date="2020-03-07T14:46:00Z">
        <w:r w:rsidR="001E236B">
          <w:rPr>
            <w:rFonts w:cs="Times New Roman"/>
            <w:szCs w:val="24"/>
          </w:rPr>
          <w:t xml:space="preserve"> to support better comprehension</w:t>
        </w:r>
      </w:ins>
      <w:r w:rsidR="00887C71">
        <w:rPr>
          <w:rFonts w:cs="Times New Roman"/>
          <w:szCs w:val="24"/>
        </w:rPr>
        <w:t>.</w:t>
      </w:r>
      <w:r w:rsidR="00941C81">
        <w:rPr>
          <w:rFonts w:cs="Times New Roman"/>
          <w:szCs w:val="24"/>
        </w:rPr>
        <w:t xml:space="preserve"> </w:t>
      </w:r>
      <w:commentRangeEnd w:id="5"/>
      <w:r w:rsidR="001E236B">
        <w:rPr>
          <w:rStyle w:val="CommentReference"/>
        </w:rPr>
        <w:commentReference w:id="5"/>
      </w:r>
    </w:p>
    <w:p w14:paraId="7A6DD7F1" w14:textId="41B8CA7D" w:rsidR="00343A27" w:rsidRDefault="00CF3AB9" w:rsidP="004E5433">
      <w:pPr>
        <w:rPr>
          <w:rFonts w:cs="Times New Roman"/>
          <w:szCs w:val="24"/>
        </w:rPr>
      </w:pPr>
      <w:commentRangeStart w:id="9"/>
      <w:r w:rsidRPr="002248ED">
        <w:rPr>
          <w:rFonts w:cs="Times New Roman"/>
          <w:szCs w:val="24"/>
        </w:rPr>
        <w:t xml:space="preserve">The problem that we </w:t>
      </w:r>
      <w:commentRangeEnd w:id="9"/>
      <w:r w:rsidR="00954E09">
        <w:rPr>
          <w:rStyle w:val="CommentReference"/>
        </w:rPr>
        <w:commentReference w:id="9"/>
      </w:r>
      <w:r w:rsidRPr="002248ED">
        <w:rPr>
          <w:rFonts w:cs="Times New Roman"/>
          <w:szCs w:val="24"/>
        </w:rPr>
        <w:t xml:space="preserve">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 .05</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w:t>
      </w:r>
      <w:r w:rsidR="00A8402E" w:rsidRPr="002248ED">
        <w:rPr>
          <w:rFonts w:cs="Times New Roman"/>
          <w:szCs w:val="24"/>
        </w:rPr>
        <w:lastRenderedPageBreak/>
        <w:t xml:space="preserve">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72AD622A" w:rsidR="00CF3AB9" w:rsidRDefault="0045649A" w:rsidP="004E5433">
      <w:pPr>
        <w:rPr>
          <w:ins w:id="10" w:author="Michael Decker" w:date="2020-03-07T14:55:00Z"/>
          <w:rFonts w:cs="Times New Roman"/>
          <w:szCs w:val="24"/>
        </w:rPr>
      </w:pPr>
      <w:commentRangeStart w:id="11"/>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w:t>
      </w:r>
      <w:commentRangeEnd w:id="11"/>
      <w:r w:rsidR="00FB641C">
        <w:rPr>
          <w:rStyle w:val="CommentReference"/>
        </w:rPr>
        <w:commentReference w:id="11"/>
      </w:r>
      <w:r w:rsidRPr="002248ED">
        <w:rPr>
          <w:rFonts w:cs="Times New Roman"/>
          <w:szCs w:val="24"/>
        </w:rPr>
        <w:t>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12"/>
      <w:commentRangeStart w:id="13"/>
      <w:commentRangeStart w:id="14"/>
      <w:r w:rsidR="00643655" w:rsidRPr="002248ED">
        <w:rPr>
          <w:rFonts w:cs="Times New Roman"/>
          <w:szCs w:val="24"/>
        </w:rPr>
        <w:t>code now too</w:t>
      </w:r>
      <w:r w:rsidR="00390223" w:rsidRPr="002248ED">
        <w:rPr>
          <w:rFonts w:cs="Times New Roman"/>
          <w:szCs w:val="24"/>
        </w:rPr>
        <w:t xml:space="preserve">. </w:t>
      </w:r>
      <w:commentRangeEnd w:id="12"/>
      <w:r w:rsidR="0090100F">
        <w:rPr>
          <w:rStyle w:val="CommentReference"/>
        </w:rPr>
        <w:commentReference w:id="12"/>
      </w:r>
      <w:commentRangeEnd w:id="13"/>
      <w:r w:rsidR="00D206B3">
        <w:rPr>
          <w:rStyle w:val="CommentReference"/>
        </w:rPr>
        <w:commentReference w:id="13"/>
      </w:r>
      <w:commentRangeEnd w:id="14"/>
      <w:r w:rsidR="00D45CDF">
        <w:rPr>
          <w:rStyle w:val="CommentReference"/>
        </w:rPr>
        <w:commentReference w:id="14"/>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15" w:author="Michael Decker" w:date="2020-02-29T17:54:00Z">
        <w:r w:rsidR="0090100F">
          <w:rPr>
            <w:rFonts w:cs="Times New Roman"/>
            <w:szCs w:val="24"/>
          </w:rPr>
          <w:t>.</w:t>
        </w:r>
      </w:ins>
      <w:ins w:id="16" w:author="Michael Decker" w:date="2020-03-07T14:55:00Z">
        <w:r w:rsidR="005631D6">
          <w:rPr>
            <w:rFonts w:cs="Times New Roman"/>
            <w:szCs w:val="24"/>
          </w:rPr>
          <w:t xml:space="preserve">  The next paragraph summarizes one such case.</w:t>
        </w:r>
      </w:ins>
      <w:del w:id="17"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1D735CD1" w14:textId="77777777" w:rsidR="005631D6" w:rsidRPr="002248ED" w:rsidDel="007360F3" w:rsidRDefault="005631D6" w:rsidP="005631D6">
      <w:pPr>
        <w:rPr>
          <w:del w:id="18" w:author="Michael Decker" w:date="2020-03-07T14:55:00Z"/>
          <w:moveTo w:id="19" w:author="Michael Decker" w:date="2020-03-07T14:55:00Z"/>
          <w:rFonts w:cs="Times New Roman"/>
          <w:szCs w:val="24"/>
        </w:rPr>
      </w:pPr>
      <w:moveToRangeStart w:id="20" w:author="Michael Decker" w:date="2020-03-07T14:55:00Z" w:name="move34485320"/>
      <w:moveTo w:id="21" w:author="Michael Decker" w:date="2020-03-07T14:55:00Z">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 a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 and even after all of the returns and buy  backs would still </w:t>
        </w:r>
        <w:r w:rsidRPr="002248ED">
          <w:rPr>
            <w:rFonts w:cs="Times New Roman"/>
            <w:szCs w:val="24"/>
          </w:rPr>
          <w:lastRenderedPageBreak/>
          <w:t>lea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 for instance Lines-of-</w:t>
        </w:r>
        <w:proofErr w:type="gramStart"/>
        <w:r>
          <w:rPr>
            <w:rFonts w:cs="Times New Roman"/>
            <w:szCs w:val="24"/>
          </w:rPr>
          <w:t>Code(</w:t>
        </w:r>
        <w:proofErr w:type="gramEnd"/>
        <w:r>
          <w:rPr>
            <w:rFonts w:cs="Times New Roman"/>
            <w:szCs w:val="24"/>
          </w:rPr>
          <w:t xml:space="preserve">LOC) is a term that is falling out of practice as measurements are changing into Thousands-of-Lines-of-Code(KLOC). </w:t>
        </w:r>
      </w:moveTo>
    </w:p>
    <w:moveToRangeEnd w:id="20"/>
    <w:p w14:paraId="1B9AD1E7" w14:textId="77777777" w:rsidR="005631D6" w:rsidRPr="002248ED" w:rsidRDefault="005631D6" w:rsidP="00FA390E">
      <w:pPr>
        <w:rPr>
          <w:rFonts w:cs="Times New Roman"/>
          <w:szCs w:val="24"/>
        </w:rPr>
      </w:pPr>
    </w:p>
    <w:p w14:paraId="79E56701" w14:textId="1B06FE01"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del w:id="22" w:author="Michael Decker" w:date="2020-03-07T14:56:00Z">
        <w:r w:rsidRPr="002248ED" w:rsidDel="007360F3">
          <w:rPr>
            <w:rFonts w:cs="Times New Roman"/>
            <w:szCs w:val="24"/>
          </w:rPr>
          <w:delText xml:space="preserve">, for example comments held in an </w:delText>
        </w:r>
        <w:r w:rsidRPr="002248ED" w:rsidDel="007360F3">
          <w:rPr>
            <w:rFonts w:cs="Times New Roman"/>
            <w:i/>
            <w:iCs/>
            <w:szCs w:val="24"/>
          </w:rPr>
          <w:delText>if(0)</w:delText>
        </w:r>
        <w:r w:rsidRPr="002248ED" w:rsidDel="007360F3">
          <w:rPr>
            <w:rFonts w:cs="Times New Roman"/>
            <w:szCs w:val="24"/>
          </w:rPr>
          <w:delText xml:space="preserve"> block</w:delText>
        </w:r>
      </w:del>
      <w:r w:rsidRPr="002248ED">
        <w:rPr>
          <w:rFonts w:cs="Times New Roman"/>
          <w:szCs w:val="24"/>
        </w:rPr>
        <w:t>.</w:t>
      </w:r>
    </w:p>
    <w:p w14:paraId="06698675" w14:textId="4B2BC6F7" w:rsidR="00643655" w:rsidRPr="002248ED" w:rsidDel="007360F3" w:rsidRDefault="00643655" w:rsidP="00643655">
      <w:pPr>
        <w:pStyle w:val="Heading2"/>
        <w:rPr>
          <w:del w:id="23" w:author="Michael Decker" w:date="2020-03-07T14:55:00Z"/>
        </w:rPr>
      </w:pPr>
      <w:bookmarkStart w:id="24" w:name="_Ref33710815"/>
      <w:commentRangeStart w:id="25"/>
      <w:del w:id="26" w:author="Michael Decker" w:date="2020-03-07T14:55:00Z">
        <w:r w:rsidRPr="002248ED" w:rsidDel="007360F3">
          <w:delText>Knight Capital Case Study</w:delText>
        </w:r>
        <w:bookmarkEnd w:id="24"/>
        <w:r w:rsidR="00F9107A" w:rsidRPr="002248ED" w:rsidDel="007360F3">
          <w:tab/>
        </w:r>
      </w:del>
    </w:p>
    <w:p w14:paraId="7D8A987B" w14:textId="611D27F0" w:rsidR="00F9107A" w:rsidRPr="002248ED" w:rsidDel="005631D6" w:rsidRDefault="00F9107A" w:rsidP="00643655">
      <w:pPr>
        <w:rPr>
          <w:moveFrom w:id="27" w:author="Michael Decker" w:date="2020-03-07T14:55:00Z"/>
          <w:rFonts w:cs="Times New Roman"/>
          <w:szCs w:val="24"/>
        </w:rPr>
      </w:pPr>
      <w:moveFromRangeStart w:id="28" w:author="Michael Decker" w:date="2020-03-07T14:55:00Z" w:name="move34485320"/>
      <w:moveFrom w:id="29" w:author="Michael Decker" w:date="2020-03-07T14:55:00Z">
        <w:r w:rsidRPr="002248ED" w:rsidDel="005631D6">
          <w:rPr>
            <w:rFonts w:cs="Times New Roman"/>
            <w:szCs w:val="24"/>
          </w:rPr>
          <w:t>A prominent example of the need for more research into commented out code comes from the Knight Capital</w:t>
        </w:r>
        <w:r w:rsidR="00254445" w:rsidRPr="002248ED" w:rsidDel="005631D6">
          <w:rPr>
            <w:rFonts w:cs="Times New Roman"/>
            <w:szCs w:val="24"/>
          </w:rPr>
          <w:t xml:space="preserve"> case which occurred on August 1, 2012. On that day, an updated copy of Knight Capital’s stock purchasing software was deployed on seven of their eight servers with a fatal flaw, a flag was set to activ</w:t>
        </w:r>
        <w:r w:rsidR="005E08C5" w:rsidDel="005631D6">
          <w:rPr>
            <w:rFonts w:cs="Times New Roman"/>
            <w:szCs w:val="24"/>
          </w:rPr>
          <w:t>ate</w:t>
        </w:r>
        <w:r w:rsidR="00254445" w:rsidRPr="002248ED" w:rsidDel="005631D6">
          <w:rPr>
            <w:rFonts w:cs="Times New Roman"/>
            <w:szCs w:val="24"/>
          </w:rPr>
          <w:t xml:space="preserve"> a portion of dead code meant purely for simulation purposes. The activation of this </w:t>
        </w:r>
        <w:r w:rsidR="007F23B7" w:rsidRPr="002248ED" w:rsidDel="005631D6">
          <w:rPr>
            <w:rFonts w:cs="Times New Roman"/>
            <w:szCs w:val="24"/>
          </w:rPr>
          <w:t>commented out code</w:t>
        </w:r>
        <w:r w:rsidR="00254445" w:rsidRPr="002248ED" w:rsidDel="005631D6">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6150F3" w:rsidDel="005631D6">
          <w:rPr>
            <w:rFonts w:cs="Times New Roman"/>
            <w:szCs w:val="24"/>
          </w:rPr>
          <w:t xml:space="preserve"> </w:t>
        </w:r>
        <w:r w:rsidR="00254445" w:rsidRPr="002248ED" w:rsidDel="005631D6">
          <w:rPr>
            <w:rFonts w:cs="Times New Roman"/>
            <w:szCs w:val="24"/>
          </w:rPr>
          <w:fldChar w:fldCharType="begin"/>
        </w:r>
        <w:r w:rsidR="00DA6443" w:rsidRPr="002248ED" w:rsidDel="005631D6">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sidDel="005631D6">
          <w:rPr>
            <w:rFonts w:cs="Times New Roman"/>
            <w:szCs w:val="24"/>
          </w:rPr>
          <w:fldChar w:fldCharType="separate"/>
        </w:r>
        <w:r w:rsidR="00DA6443" w:rsidRPr="002248ED" w:rsidDel="005631D6">
          <w:rPr>
            <w:rFonts w:cs="Times New Roman"/>
            <w:szCs w:val="24"/>
          </w:rPr>
          <w:t>[Dolfing 2019]</w:t>
        </w:r>
        <w:r w:rsidR="00254445" w:rsidRPr="002248ED" w:rsidDel="005631D6">
          <w:rPr>
            <w:rFonts w:cs="Times New Roman"/>
            <w:szCs w:val="24"/>
          </w:rPr>
          <w:fldChar w:fldCharType="end"/>
        </w:r>
        <w:r w:rsidR="006150F3" w:rsidDel="005631D6">
          <w:rPr>
            <w:rFonts w:cs="Times New Roman"/>
            <w:szCs w:val="24"/>
          </w:rPr>
          <w:t>.</w:t>
        </w:r>
        <w:r w:rsidR="004807EF" w:rsidRPr="002248ED" w:rsidDel="005631D6">
          <w:rPr>
            <w:rFonts w:cs="Times New Roman"/>
            <w:szCs w:val="24"/>
          </w:rPr>
          <w:t xml:space="preserve"> All of this </w:t>
        </w:r>
        <w:r w:rsidR="006150F3" w:rsidDel="005631D6">
          <w:rPr>
            <w:rFonts w:cs="Times New Roman"/>
            <w:szCs w:val="24"/>
          </w:rPr>
          <w:t>loss</w:t>
        </w:r>
        <w:r w:rsidR="006150F3" w:rsidRPr="002248ED" w:rsidDel="005631D6">
          <w:rPr>
            <w:rFonts w:cs="Times New Roman"/>
            <w:szCs w:val="24"/>
          </w:rPr>
          <w:t xml:space="preserve"> </w:t>
        </w:r>
        <w:r w:rsidR="004807EF" w:rsidRPr="002248ED" w:rsidDel="005631D6">
          <w:rPr>
            <w:rFonts w:cs="Times New Roman"/>
            <w:szCs w:val="24"/>
          </w:rPr>
          <w:t>could have easily been avoided if dead code was not permitted to be in the final launch version of the companies’ software, but this is a task that is easier said than done with the sheer size of projects growing every day.</w:t>
        </w:r>
        <w:r w:rsidR="00313218" w:rsidDel="005631D6">
          <w:rPr>
            <w:rFonts w:cs="Times New Roman"/>
            <w:szCs w:val="24"/>
          </w:rPr>
          <w:t xml:space="preserve"> This can be shown with a major change in terminology within the software community, for instance Lines-of-Code(LOC) is a term that is falling out of practice as measurements are changing into Thousands-of-Lines-of-Code(KLOC). </w:t>
        </w:r>
      </w:moveFrom>
    </w:p>
    <w:moveFromRangeEnd w:id="28"/>
    <w:p w14:paraId="70AD87F9" w14:textId="453ED3EF" w:rsidR="004E5433" w:rsidRPr="002248ED" w:rsidRDefault="004E5433" w:rsidP="004E5433">
      <w:pPr>
        <w:rPr>
          <w:rFonts w:cs="Times New Roman"/>
          <w:szCs w:val="24"/>
        </w:rPr>
      </w:pPr>
      <w:r w:rsidRPr="002248ED">
        <w:rPr>
          <w:rFonts w:cs="Times New Roman"/>
          <w:szCs w:val="24"/>
        </w:rPr>
        <w:t xml:space="preserve">Research in this area is </w:t>
      </w:r>
      <w:commentRangeEnd w:id="25"/>
      <w:r w:rsidR="00D5459A">
        <w:rPr>
          <w:rStyle w:val="CommentReference"/>
        </w:rPr>
        <w:commentReference w:id="25"/>
      </w:r>
      <w:r w:rsidRPr="002248ED">
        <w:rPr>
          <w:rFonts w:cs="Times New Roman"/>
          <w:szCs w:val="24"/>
        </w:rPr>
        <w:t xml:space="preserve">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w:t>
      </w:r>
      <w:r w:rsidR="00673EAC">
        <w:rPr>
          <w:rFonts w:cs="Times New Roman"/>
          <w:szCs w:val="24"/>
        </w:rPr>
        <w:lastRenderedPageBreak/>
        <w:t xml:space="preserve">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 xml:space="preserve">research (C, C#, C++, Java) and our random selection process ensures that the comments chosen are distributed evenly across these languages. 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commentRangeStart w:id="30"/>
      <w:r>
        <w:rPr>
          <w:rFonts w:cs="Times New Roman"/>
          <w:szCs w:val="24"/>
        </w:rPr>
        <w:t>In this thesis we answer the following research questions:</w:t>
      </w:r>
    </w:p>
    <w:p w14:paraId="2E95A333" w14:textId="1B1D1A6F" w:rsidR="0042639E" w:rsidRPr="004F00CB" w:rsidRDefault="0042639E" w:rsidP="00313218">
      <w:pPr>
        <w:pStyle w:val="ListParagraph"/>
        <w:numPr>
          <w:ilvl w:val="0"/>
          <w:numId w:val="12"/>
        </w:numPr>
        <w:rPr>
          <w:rFonts w:cs="Times New Roman"/>
          <w:szCs w:val="24"/>
        </w:rPr>
      </w:pPr>
      <w:r w:rsidRPr="00313218">
        <w:rPr>
          <w:rFonts w:cs="Times New Roman"/>
          <w:b/>
          <w:bCs/>
          <w:szCs w:val="24"/>
        </w:rPr>
        <w:t>RQ 1</w:t>
      </w:r>
      <w:r w:rsidRPr="00972170">
        <w:rPr>
          <w:rFonts w:cs="Times New Roman"/>
          <w:szCs w:val="24"/>
        </w:rPr>
        <w:t xml:space="preserve">: </w:t>
      </w:r>
      <w:r w:rsidR="00972170" w:rsidRPr="004F00CB">
        <w:rPr>
          <w:rFonts w:cs="Times New Roman"/>
          <w:szCs w:val="24"/>
        </w:rPr>
        <w:t>What is commented out code</w:t>
      </w:r>
      <w:r w:rsidR="00313218">
        <w:rPr>
          <w:rFonts w:cs="Times New Roman"/>
          <w:szCs w:val="24"/>
        </w:rPr>
        <w:t>?</w:t>
      </w:r>
      <w:ins w:id="31" w:author="Michael Decker" w:date="2020-03-07T15:02:00Z">
        <w:r w:rsidR="00A37640">
          <w:rPr>
            <w:rFonts w:cs="Times New Roman"/>
            <w:szCs w:val="24"/>
          </w:rPr>
          <w:t xml:space="preserve">  </w:t>
        </w:r>
      </w:ins>
      <w:ins w:id="32" w:author="Michael Decker" w:date="2020-03-07T15:03:00Z">
        <w:r w:rsidR="00A37640">
          <w:rPr>
            <w:rFonts w:cs="Times New Roman"/>
            <w:szCs w:val="24"/>
          </w:rPr>
          <w:t>C</w:t>
        </w:r>
      </w:ins>
      <w:ins w:id="33" w:author="Michael Decker" w:date="2020-03-07T15:02:00Z">
        <w:r w:rsidR="00A37640">
          <w:rPr>
            <w:rFonts w:cs="Times New Roman"/>
            <w:szCs w:val="24"/>
          </w:rPr>
          <w:t xml:space="preserve">omments can contain any amount of combination of </w:t>
        </w:r>
      </w:ins>
      <w:ins w:id="34" w:author="Michael Decker" w:date="2020-03-07T15:03:00Z">
        <w:r w:rsidR="00A37640">
          <w:rPr>
            <w:rFonts w:cs="Times New Roman"/>
            <w:szCs w:val="24"/>
          </w:rPr>
          <w:t>code</w:t>
        </w:r>
      </w:ins>
      <w:ins w:id="35" w:author="Michael Decker" w:date="2020-03-07T15:04:00Z">
        <w:r w:rsidR="00A37640">
          <w:rPr>
            <w:rFonts w:cs="Times New Roman"/>
            <w:szCs w:val="24"/>
          </w:rPr>
          <w:t xml:space="preserve">.  They can consist </w:t>
        </w:r>
        <w:proofErr w:type="spellStart"/>
        <w:r w:rsidR="00A37640">
          <w:rPr>
            <w:rFonts w:cs="Times New Roman"/>
            <w:szCs w:val="24"/>
          </w:rPr>
          <w:t>soley</w:t>
        </w:r>
        <w:proofErr w:type="spellEnd"/>
        <w:r w:rsidR="00A37640">
          <w:rPr>
            <w:rFonts w:cs="Times New Roman"/>
            <w:szCs w:val="24"/>
          </w:rPr>
          <w:t xml:space="preserve"> of</w:t>
        </w:r>
      </w:ins>
      <w:ins w:id="36" w:author="Michael Decker" w:date="2020-03-07T15:03:00Z">
        <w:r w:rsidR="00A37640">
          <w:rPr>
            <w:rFonts w:cs="Times New Roman"/>
            <w:szCs w:val="24"/>
          </w:rPr>
          <w:t xml:space="preserve"> code </w:t>
        </w:r>
      </w:ins>
      <w:ins w:id="37" w:author="Michael Decker" w:date="2020-03-07T15:04:00Z">
        <w:r w:rsidR="00A37640">
          <w:rPr>
            <w:rFonts w:cs="Times New Roman"/>
            <w:szCs w:val="24"/>
          </w:rPr>
          <w:t xml:space="preserve">or just </w:t>
        </w:r>
      </w:ins>
      <w:ins w:id="38" w:author="Michael Decker" w:date="2020-03-07T15:03:00Z">
        <w:r w:rsidR="00A37640">
          <w:rPr>
            <w:rFonts w:cs="Times New Roman"/>
            <w:szCs w:val="24"/>
          </w:rPr>
          <w:t>referenc</w:t>
        </w:r>
      </w:ins>
      <w:ins w:id="39" w:author="Michael Decker" w:date="2020-03-07T15:04:00Z">
        <w:r w:rsidR="00A37640">
          <w:rPr>
            <w:rFonts w:cs="Times New Roman"/>
            <w:szCs w:val="24"/>
          </w:rPr>
          <w:t xml:space="preserve">e a single variable in </w:t>
        </w:r>
        <w:proofErr w:type="spellStart"/>
        <w:r w:rsidR="00A37640">
          <w:rPr>
            <w:rFonts w:cs="Times New Roman"/>
            <w:szCs w:val="24"/>
          </w:rPr>
          <w:t>amoung</w:t>
        </w:r>
        <w:proofErr w:type="spellEnd"/>
        <w:r w:rsidR="00A37640">
          <w:rPr>
            <w:rFonts w:cs="Times New Roman"/>
            <w:szCs w:val="24"/>
          </w:rPr>
          <w:t xml:space="preserve"> normal prose text.  As such, i</w:t>
        </w:r>
      </w:ins>
      <w:ins w:id="40" w:author="Michael Decker" w:date="2020-03-07T15:00:00Z">
        <w:r w:rsidR="00A37640">
          <w:rPr>
            <w:rFonts w:cs="Times New Roman"/>
            <w:szCs w:val="24"/>
          </w:rPr>
          <w:t xml:space="preserve">n this </w:t>
        </w:r>
        <w:r w:rsidR="00A37640" w:rsidRPr="00A37640">
          <w:rPr>
            <w:rFonts w:cs="Times New Roman"/>
            <w:b/>
            <w:bCs/>
            <w:szCs w:val="24"/>
            <w:rPrChange w:id="41" w:author="Michael Decker" w:date="2020-03-07T15:01:00Z">
              <w:rPr>
                <w:rFonts w:cs="Times New Roman"/>
                <w:szCs w:val="24"/>
              </w:rPr>
            </w:rPrChange>
          </w:rPr>
          <w:t>RQ</w:t>
        </w:r>
        <w:r w:rsidR="00A37640">
          <w:rPr>
            <w:rFonts w:cs="Times New Roman"/>
            <w:szCs w:val="24"/>
          </w:rPr>
          <w:t>,</w:t>
        </w:r>
      </w:ins>
      <w:ins w:id="42" w:author="Michael Decker" w:date="2020-03-07T15:01:00Z">
        <w:r w:rsidR="00A37640">
          <w:rPr>
            <w:rFonts w:cs="Times New Roman"/>
            <w:szCs w:val="24"/>
          </w:rPr>
          <w:t xml:space="preserve"> we investigate</w:t>
        </w:r>
      </w:ins>
      <w:ins w:id="43" w:author="Michael Decker" w:date="2020-03-07T15:04:00Z">
        <w:r w:rsidR="00A37640">
          <w:rPr>
            <w:rFonts w:cs="Times New Roman"/>
            <w:szCs w:val="24"/>
          </w:rPr>
          <w:t xml:space="preserve"> and taxonomize the types of comments and commented out code.</w:t>
        </w:r>
      </w:ins>
      <w:ins w:id="44" w:author="Michael Decker" w:date="2020-03-07T15:00:00Z">
        <w:r w:rsidR="00A37640">
          <w:rPr>
            <w:rFonts w:cs="Times New Roman"/>
            <w:szCs w:val="24"/>
          </w:rPr>
          <w:t xml:space="preserve"> </w:t>
        </w:r>
      </w:ins>
    </w:p>
    <w:p w14:paraId="5265AB9A" w14:textId="1238E3D8" w:rsidR="00972170" w:rsidRPr="00780F15" w:rsidRDefault="00972170" w:rsidP="00313218">
      <w:pPr>
        <w:pStyle w:val="ListParagraph"/>
        <w:numPr>
          <w:ilvl w:val="0"/>
          <w:numId w:val="12"/>
        </w:numPr>
        <w:rPr>
          <w:rFonts w:cs="Times New Roman"/>
          <w:szCs w:val="24"/>
        </w:rPr>
      </w:pPr>
      <w:r w:rsidRPr="00313218">
        <w:rPr>
          <w:rFonts w:cs="Times New Roman"/>
          <w:b/>
          <w:bCs/>
          <w:szCs w:val="24"/>
        </w:rPr>
        <w:t>RQ 2</w:t>
      </w:r>
      <w:r w:rsidRPr="00972170">
        <w:rPr>
          <w:rFonts w:cs="Times New Roman"/>
          <w:szCs w:val="24"/>
        </w:rPr>
        <w:t xml:space="preserve">: What are </w:t>
      </w:r>
      <w:r w:rsidRPr="00ED2425">
        <w:rPr>
          <w:rFonts w:cs="Times New Roman"/>
          <w:szCs w:val="24"/>
        </w:rPr>
        <w:t xml:space="preserve">key differences between </w:t>
      </w:r>
      <w:r w:rsidR="00313218">
        <w:rPr>
          <w:rFonts w:cs="Times New Roman"/>
          <w:szCs w:val="24"/>
        </w:rPr>
        <w:t>commented out code and English prose?</w:t>
      </w:r>
    </w:p>
    <w:p w14:paraId="195CDFB3" w14:textId="3159B48C" w:rsidR="00972170" w:rsidRDefault="00972170" w:rsidP="00972170">
      <w:pPr>
        <w:pStyle w:val="ListParagraph"/>
        <w:numPr>
          <w:ilvl w:val="0"/>
          <w:numId w:val="12"/>
        </w:numPr>
        <w:rPr>
          <w:rFonts w:cs="Times New Roman"/>
          <w:szCs w:val="24"/>
        </w:rPr>
      </w:pPr>
      <w:r w:rsidRPr="00313218">
        <w:rPr>
          <w:rFonts w:cs="Times New Roman"/>
          <w:b/>
          <w:bCs/>
          <w:szCs w:val="24"/>
        </w:rPr>
        <w:t>RQ 3</w:t>
      </w:r>
      <w:r w:rsidRPr="00972170">
        <w:rPr>
          <w:rFonts w:cs="Times New Roman"/>
          <w:szCs w:val="24"/>
        </w:rPr>
        <w:t xml:space="preserve">: How can </w:t>
      </w:r>
      <w:r w:rsidR="00313218">
        <w:rPr>
          <w:rFonts w:cs="Times New Roman"/>
          <w:szCs w:val="24"/>
        </w:rPr>
        <w:t>we detect commented out code?</w:t>
      </w:r>
    </w:p>
    <w:p w14:paraId="4697CFF8" w14:textId="59703566" w:rsidR="00DA3F26" w:rsidRDefault="00DA3F26" w:rsidP="00972170">
      <w:pPr>
        <w:pStyle w:val="ListParagraph"/>
        <w:numPr>
          <w:ilvl w:val="0"/>
          <w:numId w:val="12"/>
        </w:numPr>
        <w:rPr>
          <w:rFonts w:cs="Times New Roman"/>
          <w:szCs w:val="24"/>
        </w:rPr>
      </w:pPr>
      <w:r>
        <w:rPr>
          <w:rFonts w:cs="Times New Roman"/>
          <w:b/>
          <w:bCs/>
          <w:szCs w:val="24"/>
        </w:rPr>
        <w:t>RQ 4</w:t>
      </w:r>
      <w:r w:rsidRPr="00313218">
        <w:rPr>
          <w:rFonts w:cs="Times New Roman"/>
          <w:szCs w:val="24"/>
        </w:rPr>
        <w:t>:</w:t>
      </w:r>
      <w:r>
        <w:rPr>
          <w:rFonts w:cs="Times New Roman"/>
          <w:szCs w:val="24"/>
        </w:rPr>
        <w:t xml:space="preserve"> How much commented out code is in open-source software</w:t>
      </w:r>
      <w:r w:rsidR="00313218">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55EF616C" w:rsidR="00ED2425" w:rsidRDefault="00ED2425" w:rsidP="00ED2425">
      <w:pPr>
        <w:pStyle w:val="ListParagraph"/>
        <w:numPr>
          <w:ilvl w:val="0"/>
          <w:numId w:val="12"/>
        </w:numPr>
        <w:rPr>
          <w:rFonts w:cs="Times New Roman"/>
          <w:szCs w:val="24"/>
        </w:rPr>
      </w:pPr>
      <w:r>
        <w:rPr>
          <w:rFonts w:cs="Times New Roman"/>
          <w:szCs w:val="24"/>
        </w:rPr>
        <w:t>Manual investigation</w:t>
      </w:r>
      <w:r w:rsidR="001B061A">
        <w:rPr>
          <w:rFonts w:cs="Times New Roman"/>
          <w:szCs w:val="24"/>
        </w:rPr>
        <w:t xml:space="preserve"> and verification of comments classified into two main groups, English prose and commented out code.</w:t>
      </w:r>
    </w:p>
    <w:p w14:paraId="0FE7B006" w14:textId="44CC9BA9" w:rsidR="00ED2425" w:rsidRDefault="00ED2425" w:rsidP="00ED2425">
      <w:pPr>
        <w:pStyle w:val="ListParagraph"/>
        <w:numPr>
          <w:ilvl w:val="0"/>
          <w:numId w:val="12"/>
        </w:numPr>
        <w:rPr>
          <w:rFonts w:cs="Times New Roman"/>
          <w:szCs w:val="24"/>
        </w:rPr>
      </w:pPr>
      <w:r>
        <w:rPr>
          <w:rFonts w:cs="Times New Roman"/>
          <w:szCs w:val="24"/>
        </w:rPr>
        <w:t xml:space="preserve">Investigation on differences between </w:t>
      </w:r>
      <w:r w:rsidR="001B061A">
        <w:rPr>
          <w:rFonts w:cs="Times New Roman"/>
          <w:szCs w:val="24"/>
        </w:rPr>
        <w:t>English prose and</w:t>
      </w:r>
      <w:r>
        <w:rPr>
          <w:rFonts w:cs="Times New Roman"/>
          <w:szCs w:val="24"/>
        </w:rPr>
        <w:t xml:space="preserve"> commented out code</w:t>
      </w:r>
    </w:p>
    <w:p w14:paraId="7A82476B" w14:textId="42C666FA" w:rsidR="00ED2425" w:rsidRDefault="001B061A" w:rsidP="00ED2425">
      <w:pPr>
        <w:pStyle w:val="ListParagraph"/>
        <w:numPr>
          <w:ilvl w:val="0"/>
          <w:numId w:val="12"/>
        </w:numPr>
        <w:rPr>
          <w:rFonts w:cs="Times New Roman"/>
          <w:szCs w:val="24"/>
        </w:rPr>
      </w:pPr>
      <w:r>
        <w:rPr>
          <w:rFonts w:cs="Times New Roman"/>
          <w:szCs w:val="24"/>
        </w:rPr>
        <w:t>The development of a system meant to automatically classify comments into the fields of English prose and commented out code.</w:t>
      </w:r>
    </w:p>
    <w:p w14:paraId="2A06E221" w14:textId="1F723331" w:rsidR="00DA3F26" w:rsidRPr="00ED2425" w:rsidRDefault="001B061A" w:rsidP="001B061A">
      <w:pPr>
        <w:pStyle w:val="ListParagraph"/>
        <w:numPr>
          <w:ilvl w:val="0"/>
          <w:numId w:val="12"/>
        </w:numPr>
        <w:rPr>
          <w:rFonts w:cs="Times New Roman"/>
          <w:szCs w:val="24"/>
        </w:rPr>
      </w:pPr>
      <w:r>
        <w:rPr>
          <w:rFonts w:cs="Times New Roman"/>
          <w:szCs w:val="24"/>
        </w:rPr>
        <w:lastRenderedPageBreak/>
        <w:t>A deep study of 50 open source projects outside of our original training and testing set.</w:t>
      </w:r>
      <w:commentRangeEnd w:id="30"/>
      <w:r w:rsidR="00A37640">
        <w:rPr>
          <w:rStyle w:val="CommentReference"/>
        </w:rPr>
        <w:commentReference w:id="30"/>
      </w:r>
    </w:p>
    <w:p w14:paraId="1D5997CE" w14:textId="3C0EEF0A"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ins w:id="45" w:author="Michael Decker" w:date="2020-03-07T15:16:00Z">
        <w:r w:rsidR="00FA390E">
          <w:rPr>
            <w:rFonts w:cs="Times New Roman"/>
            <w:szCs w:val="24"/>
          </w:rPr>
          <w:t>,</w:t>
        </w:r>
      </w:ins>
      <w:r w:rsidR="00B2494D">
        <w:rPr>
          <w:rFonts w:cs="Times New Roman"/>
          <w:szCs w:val="24"/>
        </w:rPr>
        <w:t xml:space="preserve"> we cover our taxonomy o</w:t>
      </w:r>
      <w:ins w:id="46" w:author="Michael Decker" w:date="2020-03-07T15:16:00Z">
        <w:r w:rsidR="00FA390E">
          <w:rPr>
            <w:rFonts w:cs="Times New Roman"/>
            <w:szCs w:val="24"/>
          </w:rPr>
          <w:t>n</w:t>
        </w:r>
      </w:ins>
      <w:del w:id="47" w:author="Michael Decker" w:date="2020-03-07T15:16:00Z">
        <w:r w:rsidR="00B2494D" w:rsidDel="00FA390E">
          <w:rPr>
            <w:rFonts w:cs="Times New Roman"/>
            <w:szCs w:val="24"/>
          </w:rPr>
          <w:delText>f a</w:delText>
        </w:r>
      </w:del>
      <w:r w:rsidR="00B2494D">
        <w:rPr>
          <w:rFonts w:cs="Times New Roman"/>
          <w:szCs w:val="24"/>
        </w:rPr>
        <w:t xml:space="preserve"> comment</w:t>
      </w:r>
      <w:ins w:id="48" w:author="Michael Decker" w:date="2020-03-07T15:16:00Z">
        <w:r w:rsidR="00FA390E">
          <w:rPr>
            <w:rFonts w:cs="Times New Roman"/>
            <w:szCs w:val="24"/>
          </w:rPr>
          <w:t>s</w:t>
        </w:r>
      </w:ins>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ins w:id="49" w:author="Michael Decker" w:date="2020-03-07T15:16:00Z">
        <w:r w:rsidR="00FA390E">
          <w:rPr>
            <w:rFonts w:cs="Times New Roman"/>
            <w:szCs w:val="24"/>
          </w:rPr>
          <w:t>,</w:t>
        </w:r>
      </w:ins>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ins w:id="50" w:author="Michael Decker" w:date="2020-03-07T15:16:00Z">
        <w:r w:rsidR="00FA390E">
          <w:rPr>
            <w:rFonts w:cs="Times New Roman"/>
            <w:szCs w:val="24"/>
          </w:rPr>
          <w:t>,</w:t>
        </w:r>
      </w:ins>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ins w:id="51" w:author="Michael Decker" w:date="2020-03-07T15:17:00Z">
        <w:r w:rsidR="00FA390E">
          <w:rPr>
            <w:rFonts w:cs="Times New Roman"/>
            <w:szCs w:val="24"/>
          </w:rPr>
          <w:t>,</w:t>
        </w:r>
      </w:ins>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del w:id="52" w:author="Michael Decker" w:date="2020-03-07T15:17:00Z">
        <w:r w:rsidR="002C6D7F" w:rsidRPr="002248ED" w:rsidDel="00FA390E">
          <w:rPr>
            <w:rFonts w:cs="Times New Roman"/>
            <w:szCs w:val="24"/>
          </w:rPr>
          <w:delText>talks about</w:delText>
        </w:r>
      </w:del>
      <w:ins w:id="53" w:author="Michael Decker" w:date="2020-03-07T15:17:00Z">
        <w:r w:rsidR="00FA390E">
          <w:rPr>
            <w:rFonts w:cs="Times New Roman"/>
            <w:szCs w:val="24"/>
          </w:rPr>
          <w:t xml:space="preserve">presents and </w:t>
        </w:r>
        <w:commentRangeStart w:id="54"/>
        <w:r w:rsidR="00FA390E">
          <w:rPr>
            <w:rFonts w:cs="Times New Roman"/>
            <w:szCs w:val="24"/>
          </w:rPr>
          <w:t>discusses</w:t>
        </w:r>
      </w:ins>
      <w:r w:rsidR="002C6D7F" w:rsidRPr="002248ED">
        <w:rPr>
          <w:rFonts w:cs="Times New Roman"/>
          <w:szCs w:val="24"/>
        </w:rPr>
        <w:t xml:space="preserve"> </w:t>
      </w:r>
      <w:commentRangeEnd w:id="54"/>
      <w:r w:rsidR="00F54855">
        <w:rPr>
          <w:rStyle w:val="CommentReference"/>
        </w:rPr>
        <w:commentReference w:id="54"/>
      </w:r>
      <w:r w:rsidR="002C6D7F" w:rsidRPr="002248ED">
        <w:rPr>
          <w:rFonts w:cs="Times New Roman"/>
          <w:szCs w:val="24"/>
        </w:rPr>
        <w:t xml:space="preserve">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del w:id="55" w:author="Michael Decker" w:date="2020-03-07T15:18:00Z">
        <w:r w:rsidR="004C15B3" w:rsidRPr="002248ED" w:rsidDel="003C62A0">
          <w:rPr>
            <w:rFonts w:cs="Times New Roman"/>
            <w:szCs w:val="24"/>
          </w:rPr>
          <w:delText xml:space="preserve"> as well as thoughts on </w:delText>
        </w:r>
        <w:r w:rsidR="0075733E" w:rsidDel="003C62A0">
          <w:rPr>
            <w:rFonts w:cs="Times New Roman"/>
            <w:szCs w:val="24"/>
          </w:rPr>
          <w:delText>how to mitigate these threats</w:delText>
        </w:r>
      </w:del>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56" w:name="_Ref32248431"/>
      <w:r w:rsidRPr="00347B64">
        <w:t xml:space="preserve"> </w:t>
      </w:r>
      <w:bookmarkEnd w:id="56"/>
    </w:p>
    <w:p w14:paraId="00202F93" w14:textId="30692AB8" w:rsidR="004E5433" w:rsidRPr="00347B64" w:rsidRDefault="00B00EC7" w:rsidP="00FC75A8">
      <w:pPr>
        <w:pStyle w:val="ChapterTitle"/>
      </w:pPr>
      <w:r>
        <w:t>Related Work</w:t>
      </w:r>
    </w:p>
    <w:p w14:paraId="42A7E2ED" w14:textId="739A33B6" w:rsidR="00177283" w:rsidRDefault="00904650" w:rsidP="00177283">
      <w:pPr>
        <w:rPr>
          <w:rFonts w:cs="Times New Roman"/>
          <w:szCs w:val="24"/>
        </w:rPr>
      </w:pPr>
      <w:r>
        <w:rPr>
          <w:rFonts w:cs="Times New Roman"/>
          <w:szCs w:val="24"/>
        </w:rPr>
        <w:t>Despite the growing need to detect commented out code,</w:t>
      </w:r>
      <w:r w:rsidR="00AB11E8" w:rsidRPr="002248ED">
        <w:rPr>
          <w:rFonts w:cs="Times New Roman"/>
          <w:szCs w:val="24"/>
        </w:rPr>
        <w:t xml:space="preserve"> there has not been much research</w:t>
      </w:r>
      <w:r>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ins w:id="57" w:author="Michael Decker" w:date="2020-03-07T15:18:00Z">
        <w:r w:rsidR="003C62A0">
          <w:rPr>
            <w:rFonts w:cs="Times New Roman"/>
            <w:szCs w:val="24"/>
          </w:rPr>
          <w:t>S</w:t>
        </w:r>
      </w:ins>
      <w:del w:id="58" w:author="Michael Decker" w:date="2020-03-07T15:18:00Z">
        <w:r w:rsidR="009E5402" w:rsidDel="003C62A0">
          <w:rPr>
            <w:rFonts w:cs="Times New Roman"/>
            <w:szCs w:val="24"/>
          </w:rPr>
          <w:delText>s</w:delText>
        </w:r>
      </w:del>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ins w:id="59" w:author="Michael Decker" w:date="2020-03-07T15:19:00Z">
        <w:r w:rsidR="00D06A7E">
          <w:rPr>
            <w:rFonts w:cs="Times New Roman"/>
            <w:szCs w:val="24"/>
          </w:rPr>
          <w:t>,</w:t>
        </w:r>
      </w:ins>
      <w:del w:id="60" w:author="Michael Decker" w:date="2020-03-07T15:19:00Z">
        <w:r w:rsidR="009E5402" w:rsidDel="00D06A7E">
          <w:rPr>
            <w:rFonts w:cs="Times New Roman"/>
            <w:szCs w:val="24"/>
          </w:rPr>
          <w:delText>.</w:delText>
        </w:r>
      </w:del>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ins w:id="61" w:author="Michael Decker" w:date="2020-03-07T15:18:00Z">
        <w:r w:rsidR="003C62A0">
          <w:rPr>
            <w:rFonts w:cs="Times New Roman"/>
            <w:szCs w:val="24"/>
          </w:rPr>
          <w:t>S</w:t>
        </w:r>
      </w:ins>
      <w:del w:id="62" w:author="Michael Decker" w:date="2020-03-07T15:18:00Z">
        <w:r w:rsidR="0038016B" w:rsidDel="003C62A0">
          <w:rPr>
            <w:rFonts w:cs="Times New Roman"/>
            <w:szCs w:val="24"/>
          </w:rPr>
          <w:delText>s</w:delText>
        </w:r>
      </w:del>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del w:id="63" w:author="Michael Decker" w:date="2020-03-07T15:19:00Z">
        <w:r w:rsidR="00FC75A8" w:rsidDel="00D06A7E">
          <w:rPr>
            <w:rFonts w:cs="Times New Roman"/>
            <w:szCs w:val="24"/>
          </w:rPr>
          <w:delText xml:space="preserve">. </w:delText>
        </w:r>
      </w:del>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ins w:id="64" w:author="Michael Decker" w:date="2020-03-07T15:18:00Z">
        <w:r w:rsidR="00D06A7E">
          <w:rPr>
            <w:rFonts w:cs="Times New Roman"/>
            <w:szCs w:val="24"/>
          </w:rPr>
          <w:t>S</w:t>
        </w:r>
      </w:ins>
      <w:del w:id="65" w:author="Michael Decker" w:date="2020-03-07T15:18:00Z">
        <w:r w:rsidR="00FC75A8" w:rsidDel="00D06A7E">
          <w:rPr>
            <w:rFonts w:cs="Times New Roman"/>
            <w:szCs w:val="24"/>
          </w:rPr>
          <w:delText>s</w:delText>
        </w:r>
      </w:del>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del w:id="66" w:author="Michael Decker" w:date="2020-03-07T15:19:00Z">
        <w:r w:rsidR="00FC75A8" w:rsidDel="00D06A7E">
          <w:rPr>
            <w:rFonts w:cs="Times New Roman"/>
            <w:szCs w:val="24"/>
          </w:rPr>
          <w:delText xml:space="preserve">. </w:delText>
        </w:r>
      </w:del>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natural language processing that does not fit in either comment generation or automated summarization. The final </w:t>
      </w:r>
      <w:ins w:id="67" w:author="Michael Decker" w:date="2020-03-07T15:19:00Z">
        <w:r w:rsidR="00D06A7E">
          <w:rPr>
            <w:rFonts w:cs="Times New Roman"/>
            <w:szCs w:val="24"/>
          </w:rPr>
          <w:t>S</w:t>
        </w:r>
      </w:ins>
      <w:del w:id="68" w:author="Michael Decker" w:date="2020-03-07T15:19:00Z">
        <w:r w:rsidR="002248ED" w:rsidRPr="002248ED" w:rsidDel="00D06A7E">
          <w:rPr>
            <w:rFonts w:cs="Times New Roman"/>
            <w:szCs w:val="24"/>
          </w:rPr>
          <w:delText>s</w:delText>
        </w:r>
      </w:del>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del w:id="69" w:author="Michael Decker" w:date="2020-03-07T15:19:00Z">
        <w:r w:rsidR="00FC75A8" w:rsidDel="00D06A7E">
          <w:rPr>
            <w:rFonts w:cs="Times New Roman"/>
            <w:szCs w:val="24"/>
          </w:rPr>
          <w:delText xml:space="preserve">. </w:delText>
        </w:r>
      </w:del>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69FCC460" w14:textId="376E47CB" w:rsidR="00FA7B2B" w:rsidRDefault="00FA7B2B" w:rsidP="00FA7B2B">
      <w:pPr>
        <w:pStyle w:val="Heading2"/>
      </w:pPr>
      <w:bookmarkStart w:id="70" w:name="_Ref34208077"/>
      <w:r>
        <w:t>Detecting Code in Unstructured Text</w:t>
      </w:r>
      <w:bookmarkEnd w:id="70"/>
    </w:p>
    <w:p w14:paraId="7F9AA12B" w14:textId="7DBECCA4"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lastRenderedPageBreak/>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w:t>
      </w:r>
      <w:ins w:id="71" w:author="Michael Decker" w:date="2020-03-07T15:20:00Z">
        <w:r w:rsidR="00D06A7E">
          <w:t>o</w:t>
        </w:r>
      </w:ins>
      <w:r w:rsidR="00D8059E">
        <w:t xml:space="preserve"> tight and fails to note characters that can be </w:t>
      </w:r>
      <w:commentRangeStart w:id="72"/>
      <w:r w:rsidR="00D8059E">
        <w:t xml:space="preserve">syntactically very important. 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72"/>
      <w:r w:rsidR="00D06A7E">
        <w:rPr>
          <w:rStyle w:val="CommentReference"/>
        </w:rPr>
        <w:commentReference w:id="72"/>
      </w:r>
    </w:p>
    <w:p w14:paraId="172B5745" w14:textId="6035115A" w:rsidR="00AB11E8" w:rsidRDefault="0038016B" w:rsidP="00AB11E8">
      <w:pPr>
        <w:pStyle w:val="Heading2"/>
      </w:pPr>
      <w:bookmarkStart w:id="73" w:name="_Ref33723021"/>
      <w:r>
        <w:t xml:space="preserve"> </w:t>
      </w:r>
      <w:bookmarkStart w:id="74" w:name="_Ref34207242"/>
      <w:r w:rsidR="00AB11E8">
        <w:t xml:space="preserve">Comment </w:t>
      </w:r>
      <w:commentRangeStart w:id="75"/>
      <w:r w:rsidR="00AB11E8">
        <w:t xml:space="preserve">Generation </w:t>
      </w:r>
      <w:commentRangeEnd w:id="75"/>
      <w:r w:rsidR="00C01AA5">
        <w:rPr>
          <w:rStyle w:val="CommentReference"/>
          <w:rFonts w:eastAsiaTheme="minorHAnsi" w:cstheme="minorBidi"/>
          <w:b w:val="0"/>
          <w:bCs w:val="0"/>
          <w:color w:val="auto"/>
        </w:rPr>
        <w:commentReference w:id="75"/>
      </w:r>
      <w:r w:rsidR="00AB11E8">
        <w:t xml:space="preserve">and </w:t>
      </w:r>
      <w:commentRangeStart w:id="76"/>
      <w:r w:rsidR="00AB11E8">
        <w:t>Comment Studies</w:t>
      </w:r>
      <w:bookmarkEnd w:id="73"/>
      <w:bookmarkEnd w:id="74"/>
      <w:commentRangeEnd w:id="76"/>
      <w:r w:rsidR="00C01AA5">
        <w:rPr>
          <w:rStyle w:val="CommentReference"/>
          <w:rFonts w:eastAsiaTheme="minorHAnsi" w:cstheme="minorBidi"/>
          <w:b w:val="0"/>
          <w:bCs w:val="0"/>
          <w:color w:val="auto"/>
        </w:rPr>
        <w:commentReference w:id="76"/>
      </w:r>
    </w:p>
    <w:p w14:paraId="293CA068" w14:textId="435B037D" w:rsidR="00386FA3" w:rsidRDefault="00D8059E" w:rsidP="00386FA3">
      <w:pPr>
        <w:rPr>
          <w:rFonts w:cs="Times New Roman"/>
          <w:szCs w:val="24"/>
        </w:rPr>
      </w:pPr>
      <w:commentRangeStart w:id="77"/>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w:t>
      </w:r>
      <w:r w:rsidR="00386FA3">
        <w:rPr>
          <w:rFonts w:cs="Times New Roman"/>
          <w:szCs w:val="24"/>
        </w:rPr>
        <w:lastRenderedPageBreak/>
        <w:t xml:space="preserve">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commentRangeEnd w:id="77"/>
      <w:r w:rsidR="00C01AA5">
        <w:rPr>
          <w:rStyle w:val="CommentReference"/>
        </w:rPr>
        <w:commentReference w:id="77"/>
      </w:r>
    </w:p>
    <w:p w14:paraId="4F09C4BB" w14:textId="2AF3D28E" w:rsidR="00F519A9" w:rsidRDefault="00F519A9" w:rsidP="00386FA3">
      <w:pPr>
        <w:rPr>
          <w:rFonts w:cs="Times New Roman"/>
          <w:szCs w:val="24"/>
        </w:rPr>
      </w:pPr>
      <w:commentRangeStart w:id="78"/>
      <w:r>
        <w:rPr>
          <w:rFonts w:cs="Times New Roman"/>
          <w:szCs w:val="24"/>
        </w:rPr>
        <w:t xml:space="preserve">Another application of machine </w:t>
      </w:r>
      <w:commentRangeEnd w:id="78"/>
      <w:r w:rsidR="00C01AA5">
        <w:rPr>
          <w:rStyle w:val="CommentReference"/>
        </w:rPr>
        <w:commentReference w:id="78"/>
      </w:r>
      <w:r>
        <w:rPr>
          <w:rFonts w:cs="Times New Roman"/>
          <w:szCs w:val="24"/>
        </w:rPr>
        <w:t xml:space="preserve">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 </w:t>
      </w:r>
      <w:r w:rsidR="000A690B">
        <w:rPr>
          <w:rFonts w:cs="Times New Roman"/>
          <w:szCs w:val="24"/>
        </w:rPr>
        <w:t xml:space="preserve">This taxonomy which they have developed is in particularly highly related to our </w:t>
      </w:r>
      <w:r w:rsidR="000A690B">
        <w:rPr>
          <w:rFonts w:cs="Times New Roman"/>
          <w:szCs w:val="24"/>
        </w:rPr>
        <w:lastRenderedPageBreak/>
        <w:t>research, however, they choose to ignore these comments and provide little focus on them whereas it is these types of comments that we want to focus on and expand the taxonomy of.</w:t>
      </w:r>
    </w:p>
    <w:p w14:paraId="29A9B8F3" w14:textId="0157AA36" w:rsidR="00AB11E8" w:rsidRDefault="00AB11E8" w:rsidP="00AB11E8">
      <w:pPr>
        <w:pStyle w:val="Heading2"/>
      </w:pPr>
      <w:bookmarkStart w:id="79" w:name="_Ref33723091"/>
      <w:commentRangeStart w:id="80"/>
      <w:r>
        <w:t>Natural Language Processing</w:t>
      </w:r>
      <w:bookmarkEnd w:id="79"/>
      <w:commentRangeEnd w:id="80"/>
      <w:r w:rsidR="00C01AA5">
        <w:rPr>
          <w:rStyle w:val="CommentReference"/>
          <w:rFonts w:eastAsiaTheme="minorHAnsi" w:cstheme="minorBidi"/>
          <w:b w:val="0"/>
          <w:bCs w:val="0"/>
          <w:color w:val="auto"/>
        </w:rPr>
        <w:commentReference w:id="80"/>
      </w:r>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w:t>
      </w:r>
      <w:r w:rsidR="00D82116">
        <w:rPr>
          <w:rFonts w:cs="Times New Roman"/>
          <w:szCs w:val="24"/>
        </w:rPr>
        <w:lastRenderedPageBreak/>
        <w:t xml:space="preserve">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81" w:name="_Ref33723167"/>
      <w:bookmarkStart w:id="82" w:name="_Ref34207284"/>
      <w:r>
        <w:t>Automated Summarization and Text Detection</w:t>
      </w:r>
      <w:bookmarkEnd w:id="81"/>
      <w:bookmarkEnd w:id="82"/>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w:t>
      </w:r>
      <w:r w:rsidR="00941C81">
        <w:rPr>
          <w:rFonts w:cs="Times New Roman"/>
          <w:szCs w:val="24"/>
        </w:rPr>
        <w:lastRenderedPageBreak/>
        <w:t xml:space="preserve">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611459" w:rsidP="00F91EAC">
      <w:pPr>
        <w:pStyle w:val="Heading1"/>
      </w:pPr>
      <w:bookmarkStart w:id="83" w:name="_Ref34250949"/>
      <w:commentRangeStart w:id="84"/>
      <w:commentRangeEnd w:id="84"/>
      <w:r>
        <w:rPr>
          <w:rStyle w:val="CommentReference"/>
          <w:rFonts w:eastAsiaTheme="minorHAnsi" w:cstheme="minorBidi"/>
          <w:b w:val="0"/>
          <w:color w:val="auto"/>
        </w:rPr>
        <w:commentReference w:id="84"/>
      </w:r>
    </w:p>
    <w:bookmarkEnd w:id="83"/>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2349403B" w14:textId="57289BCE" w:rsidR="00611459" w:rsidRDefault="00611459" w:rsidP="00611459">
      <w:pPr>
        <w:jc w:val="both"/>
        <w:rPr>
          <w:ins w:id="85" w:author="Michael Decker" w:date="2020-03-07T15:46:00Z"/>
          <w:szCs w:val="24"/>
        </w:rPr>
      </w:pPr>
      <w:ins w:id="86" w:author="Michael Decker" w:date="2020-03-07T15:45:00Z">
        <w:r>
          <w:rPr>
            <w:szCs w:val="24"/>
          </w:rPr>
          <w:t>In this chapter, we present a taxonomy on comments and commented out code.</w:t>
        </w:r>
      </w:ins>
      <w:ins w:id="87" w:author="Michael Decker" w:date="2020-03-07T15:56:00Z">
        <w:r w:rsidR="00EA1D8E">
          <w:rPr>
            <w:szCs w:val="24"/>
          </w:rPr>
          <w:t xml:space="preserve">  This </w:t>
        </w:r>
      </w:ins>
      <w:ins w:id="88" w:author="Michael Decker" w:date="2020-03-07T15:58:00Z">
        <w:r w:rsidR="00EA1D8E">
          <w:rPr>
            <w:szCs w:val="24"/>
          </w:rPr>
          <w:t>provides us with</w:t>
        </w:r>
      </w:ins>
      <w:ins w:id="89" w:author="Michael Decker" w:date="2020-03-07T15:57:00Z">
        <w:r w:rsidR="00EA1D8E">
          <w:rPr>
            <w:szCs w:val="24"/>
          </w:rPr>
          <w:t xml:space="preserve"> the </w:t>
        </w:r>
      </w:ins>
      <w:ins w:id="90" w:author="Michael Decker" w:date="2020-03-07T15:59:00Z">
        <w:r w:rsidR="00EA1D8E">
          <w:rPr>
            <w:szCs w:val="24"/>
          </w:rPr>
          <w:t xml:space="preserve">necessary background and </w:t>
        </w:r>
      </w:ins>
      <w:ins w:id="91" w:author="Michael Decker" w:date="2020-03-07T15:57:00Z">
        <w:r w:rsidR="00EA1D8E">
          <w:rPr>
            <w:szCs w:val="24"/>
          </w:rPr>
          <w:t xml:space="preserve">terminology we will use throughout the paper, as well as, </w:t>
        </w:r>
      </w:ins>
      <w:ins w:id="92" w:author="Michael Decker" w:date="2020-03-07T15:59:00Z">
        <w:r w:rsidR="00EA1D8E">
          <w:rPr>
            <w:szCs w:val="24"/>
          </w:rPr>
          <w:t xml:space="preserve">defines the what </w:t>
        </w:r>
      </w:ins>
      <w:ins w:id="93" w:author="Michael Decker" w:date="2020-03-07T16:00:00Z">
        <w:r w:rsidR="00EA1D8E">
          <w:rPr>
            <w:szCs w:val="24"/>
          </w:rPr>
          <w:t>we consider commented-out code for the nature of this thesis.</w:t>
        </w:r>
      </w:ins>
    </w:p>
    <w:p w14:paraId="6192B4D2" w14:textId="755A646D" w:rsidR="00611459" w:rsidRDefault="00611459" w:rsidP="006227F5">
      <w:pPr>
        <w:jc w:val="both"/>
        <w:rPr>
          <w:ins w:id="94" w:author="Michael Decker" w:date="2020-03-07T15:48:00Z"/>
          <w:szCs w:val="24"/>
        </w:rPr>
      </w:pPr>
      <w:ins w:id="95" w:author="Michael Decker" w:date="2020-03-07T15:46:00Z">
        <w:r>
          <w:rPr>
            <w:szCs w:val="24"/>
          </w:rPr>
          <w:t xml:space="preserve">First talk about the types of comments: line, block, </w:t>
        </w:r>
        <w:proofErr w:type="spellStart"/>
        <w:r>
          <w:rPr>
            <w:szCs w:val="24"/>
          </w:rPr>
          <w:t>doxygen</w:t>
        </w:r>
        <w:proofErr w:type="spellEnd"/>
        <w:r>
          <w:rPr>
            <w:szCs w:val="24"/>
          </w:rPr>
          <w:t>/Javadoc.</w:t>
        </w:r>
      </w:ins>
      <w:ins w:id="96" w:author="Michael Decker" w:date="2020-03-07T15:47:00Z">
        <w:r>
          <w:rPr>
            <w:szCs w:val="24"/>
          </w:rPr>
          <w:t xml:space="preserve">  </w:t>
        </w:r>
      </w:ins>
      <w:ins w:id="97" w:author="Michael Decker" w:date="2020-03-07T15:49:00Z">
        <w:r>
          <w:rPr>
            <w:szCs w:val="24"/>
          </w:rPr>
          <w:t xml:space="preserve">Give a </w:t>
        </w:r>
      </w:ins>
      <w:ins w:id="98" w:author="Michael Decker" w:date="2020-03-07T15:50:00Z">
        <w:r>
          <w:rPr>
            <w:szCs w:val="24"/>
          </w:rPr>
          <w:t xml:space="preserve">table with each’s name and a description.  Talk about the table.  Then </w:t>
        </w:r>
      </w:ins>
      <w:proofErr w:type="spellStart"/>
      <w:ins w:id="99" w:author="Michael Decker" w:date="2020-03-07T15:47:00Z">
        <w:r>
          <w:rPr>
            <w:szCs w:val="24"/>
          </w:rPr>
          <w:t>ive</w:t>
        </w:r>
        <w:proofErr w:type="spellEnd"/>
        <w:r>
          <w:rPr>
            <w:szCs w:val="24"/>
          </w:rPr>
          <w:t xml:space="preserve"> full examples of each</w:t>
        </w:r>
      </w:ins>
      <w:ins w:id="100" w:author="Michael Decker" w:date="2020-03-07T15:50:00Z">
        <w:r>
          <w:rPr>
            <w:szCs w:val="24"/>
          </w:rPr>
          <w:t xml:space="preserve"> d</w:t>
        </w:r>
      </w:ins>
      <w:ins w:id="101" w:author="Michael Decker" w:date="2020-03-07T15:47:00Z">
        <w:r>
          <w:rPr>
            <w:szCs w:val="24"/>
          </w:rPr>
          <w:t>iscuss each in detail</w:t>
        </w:r>
      </w:ins>
      <w:ins w:id="102" w:author="Michael Decker" w:date="2020-03-07T15:50:00Z">
        <w:r>
          <w:rPr>
            <w:szCs w:val="24"/>
          </w:rPr>
          <w:t xml:space="preserve"> (one at a time)</w:t>
        </w:r>
      </w:ins>
      <w:ins w:id="103" w:author="Michael Decker" w:date="2020-03-07T15:47:00Z">
        <w:r>
          <w:rPr>
            <w:szCs w:val="24"/>
          </w:rPr>
          <w:t xml:space="preserve">.  In case of </w:t>
        </w:r>
        <w:proofErr w:type="spellStart"/>
        <w:r>
          <w:rPr>
            <w:szCs w:val="24"/>
          </w:rPr>
          <w:t>Doxygen</w:t>
        </w:r>
        <w:proofErr w:type="spellEnd"/>
        <w:r>
          <w:rPr>
            <w:szCs w:val="24"/>
          </w:rPr>
          <w:t>/Javadoc, you need to have all the ways you can write them.</w:t>
        </w:r>
      </w:ins>
      <w:ins w:id="104" w:author="Michael Decker" w:date="2020-03-07T15:48:00Z">
        <w:r>
          <w:rPr>
            <w:szCs w:val="24"/>
          </w:rPr>
          <w:t xml:space="preserve">   </w:t>
        </w:r>
      </w:ins>
    </w:p>
    <w:p w14:paraId="47AF8789" w14:textId="12D8BA2F" w:rsidR="00611459" w:rsidRDefault="006227F5" w:rsidP="006227F5">
      <w:pPr>
        <w:jc w:val="both"/>
        <w:rPr>
          <w:ins w:id="105" w:author="Michael Decker" w:date="2020-03-07T15:49:00Z"/>
          <w:szCs w:val="24"/>
        </w:rPr>
      </w:pPr>
      <w:ins w:id="106" w:author="Michael Decker" w:date="2020-03-07T15:53:00Z">
        <w:r>
          <w:rPr>
            <w:szCs w:val="24"/>
          </w:rPr>
          <w:t>Define a normal comment (also will help to get a name to use throughout paper</w:t>
        </w:r>
        <w:proofErr w:type="gramStart"/>
        <w:r>
          <w:rPr>
            <w:szCs w:val="24"/>
          </w:rPr>
          <w:t xml:space="preserve">) </w:t>
        </w:r>
      </w:ins>
      <w:ins w:id="107" w:author="Michael Decker" w:date="2020-03-07T15:48:00Z">
        <w:r w:rsidR="00611459">
          <w:rPr>
            <w:szCs w:val="24"/>
          </w:rPr>
          <w:t>.</w:t>
        </w:r>
        <w:proofErr w:type="gramEnd"/>
        <w:r w:rsidR="00611459">
          <w:rPr>
            <w:szCs w:val="24"/>
          </w:rPr>
          <w:t xml:space="preserve">  Define commented out code. </w:t>
        </w:r>
      </w:ins>
      <w:ins w:id="108" w:author="Michael Decker" w:date="2020-03-07T15:51:00Z">
        <w:r w:rsidR="007C45FB">
          <w:rPr>
            <w:szCs w:val="24"/>
          </w:rPr>
          <w:t>Your definition is fine.</w:t>
        </w:r>
        <w:r w:rsidR="007C45FB">
          <w:rPr>
            <w:szCs w:val="24"/>
          </w:rPr>
          <w:t xml:space="preserve"> </w:t>
        </w:r>
        <w:r w:rsidR="007C45FB">
          <w:rPr>
            <w:szCs w:val="24"/>
          </w:rPr>
          <w:t xml:space="preserve">Also, mention that the inverse that if uncommented it would be syntactically </w:t>
        </w:r>
        <w:proofErr w:type="spellStart"/>
        <w:r w:rsidR="007C45FB">
          <w:rPr>
            <w:szCs w:val="24"/>
          </w:rPr>
          <w:t>valid.</w:t>
        </w:r>
      </w:ins>
      <w:ins w:id="109" w:author="Michael Decker" w:date="2020-03-07T15:52:00Z">
        <w:r w:rsidR="005A1708">
          <w:rPr>
            <w:szCs w:val="24"/>
          </w:rPr>
          <w:t xml:space="preserve">  </w:t>
        </w:r>
      </w:ins>
      <w:proofErr w:type="spellEnd"/>
      <w:ins w:id="110" w:author="Michael Decker" w:date="2020-03-07T15:53:00Z">
        <w:r>
          <w:rPr>
            <w:szCs w:val="24"/>
          </w:rPr>
          <w:t xml:space="preserve">Give </w:t>
        </w:r>
      </w:ins>
      <w:ins w:id="111" w:author="Michael Decker" w:date="2020-03-07T15:54:00Z">
        <w:r>
          <w:rPr>
            <w:szCs w:val="24"/>
          </w:rPr>
          <w:t>ways of commenting out code (possibly table with name, description)</w:t>
        </w:r>
      </w:ins>
    </w:p>
    <w:p w14:paraId="5BA98C51" w14:textId="348C3C61" w:rsidR="00611459" w:rsidRDefault="006227F5" w:rsidP="00611459">
      <w:pPr>
        <w:jc w:val="both"/>
        <w:rPr>
          <w:ins w:id="112" w:author="Michael Decker" w:date="2020-03-07T15:45:00Z"/>
          <w:szCs w:val="24"/>
        </w:rPr>
      </w:pPr>
      <w:ins w:id="113" w:author="Michael Decker" w:date="2020-03-07T15:52:00Z">
        <w:r>
          <w:rPr>
            <w:szCs w:val="24"/>
          </w:rPr>
          <w:t>No</w:t>
        </w:r>
      </w:ins>
      <w:ins w:id="114" w:author="Michael Decker" w:date="2020-03-07T15:53:00Z">
        <w:r>
          <w:rPr>
            <w:szCs w:val="24"/>
          </w:rPr>
          <w:t>w</w:t>
        </w:r>
      </w:ins>
      <w:ins w:id="115" w:author="Michael Decker" w:date="2020-03-07T15:52:00Z">
        <w:r>
          <w:rPr>
            <w:szCs w:val="24"/>
          </w:rPr>
          <w:t>, examples</w:t>
        </w:r>
      </w:ins>
      <w:ins w:id="116" w:author="Michael Decker" w:date="2020-03-07T15:54:00Z">
        <w:r>
          <w:rPr>
            <w:szCs w:val="24"/>
          </w:rPr>
          <w:t>/discuss</w:t>
        </w:r>
      </w:ins>
      <w:ins w:id="117" w:author="Michael Decker" w:date="2020-03-07T15:52:00Z">
        <w:r>
          <w:rPr>
            <w:szCs w:val="24"/>
          </w:rPr>
          <w:t xml:space="preserve"> of each one at a time</w:t>
        </w:r>
      </w:ins>
      <w:ins w:id="118" w:author="Michael Decker" w:date="2020-03-07T15:54:00Z">
        <w:r>
          <w:rPr>
            <w:szCs w:val="24"/>
          </w:rPr>
          <w:t>, one full real source code example of each type of commented out code.  None commented o</w:t>
        </w:r>
      </w:ins>
      <w:ins w:id="119" w:author="Michael Decker" w:date="2020-03-07T15:55:00Z">
        <w:r>
          <w:rPr>
            <w:szCs w:val="24"/>
          </w:rPr>
          <w:t xml:space="preserve">ut code will need several examples.  Examples </w:t>
        </w:r>
        <w:r>
          <w:rPr>
            <w:szCs w:val="24"/>
          </w:rPr>
          <w:lastRenderedPageBreak/>
          <w:t xml:space="preserve">of just plain English, ones where partial formula, ones where variables are given (one </w:t>
        </w:r>
        <w:proofErr w:type="spellStart"/>
        <w:r>
          <w:rPr>
            <w:szCs w:val="24"/>
          </w:rPr>
          <w:t>dox</w:t>
        </w:r>
      </w:ins>
      <w:ins w:id="120" w:author="Michael Decker" w:date="2020-03-07T15:56:00Z">
        <w:r>
          <w:rPr>
            <w:szCs w:val="24"/>
          </w:rPr>
          <w:t>ygen</w:t>
        </w:r>
        <w:proofErr w:type="spellEnd"/>
        <w:r>
          <w:rPr>
            <w:szCs w:val="24"/>
          </w:rPr>
          <w:t xml:space="preserve"> and one not)</w:t>
        </w:r>
      </w:ins>
      <w:ins w:id="121" w:author="Michael Decker" w:date="2020-03-07T15:55:00Z">
        <w:r>
          <w:rPr>
            <w:szCs w:val="24"/>
          </w:rPr>
          <w:t>, etc.</w:t>
        </w:r>
      </w:ins>
    </w:p>
    <w:p w14:paraId="368A753E" w14:textId="026DC009" w:rsidR="00F91EAC" w:rsidRDefault="00113B6F" w:rsidP="00531EC9">
      <w:pPr>
        <w:jc w:val="both"/>
        <w:rPr>
          <w:szCs w:val="24"/>
        </w:rPr>
      </w:pPr>
      <w:r>
        <w:rPr>
          <w:szCs w:val="24"/>
        </w:rPr>
        <w:t xml:space="preserve">How we define the structure of a comment is extremely important to our research as well as defining exactly what commented out code is. We define commented out code </w:t>
      </w:r>
      <w:r w:rsidR="00531EC9">
        <w:rPr>
          <w:szCs w:val="24"/>
        </w:rPr>
        <w:t xml:space="preserve">as </w:t>
      </w:r>
      <w:r w:rsidR="00531EC9" w:rsidRPr="00113B6F">
        <w:rPr>
          <w:szCs w:val="24"/>
        </w:rPr>
        <w:t>any</w:t>
      </w:r>
      <w:r w:rsidRPr="00113B6F">
        <w:rPr>
          <w:szCs w:val="24"/>
        </w:rPr>
        <w:t xml:space="preserve"> piece of source code that has been disabled by means of commenting the line it is on</w:t>
      </w:r>
      <w:r>
        <w:rPr>
          <w:szCs w:val="24"/>
        </w:rPr>
        <w:t>.</w:t>
      </w:r>
      <w:r w:rsidR="00531EC9">
        <w:rPr>
          <w:szCs w:val="24"/>
        </w:rPr>
        <w:t xml:space="preserve"> We consider anything to be a comment if it is ignored at compile time with two special exemptions. The first of these exemptions are </w:t>
      </w:r>
      <w:proofErr w:type="gramStart"/>
      <w:r w:rsidR="00531EC9" w:rsidRPr="004C7340">
        <w:rPr>
          <w:rStyle w:val="Code"/>
        </w:rPr>
        <w:t>if(</w:t>
      </w:r>
      <w:proofErr w:type="gramEnd"/>
      <w:r w:rsidR="00531EC9" w:rsidRPr="004C7340">
        <w:rPr>
          <w:rStyle w:val="Code"/>
        </w:rPr>
        <w:t xml:space="preserve">0) </w:t>
      </w:r>
      <w:r w:rsidR="00531EC9">
        <w:rPr>
          <w:szCs w:val="24"/>
        </w:rPr>
        <w:t xml:space="preserve">statements, which so long as you do not change the 0 to a 1 all text within that if block will be ignored by the compiler. However, this method of commenting can be enabled by changing the 0 to a 1 allowing the text inside, commonly commented out code, to be interpreted by the compiler. </w:t>
      </w:r>
      <w:r w:rsidR="004C7340">
        <w:rPr>
          <w:szCs w:val="24"/>
        </w:rPr>
        <w:t xml:space="preserve">Similar to the </w:t>
      </w:r>
      <w:proofErr w:type="gramStart"/>
      <w:r w:rsidR="004C7340" w:rsidRPr="004C7340">
        <w:rPr>
          <w:rStyle w:val="Code"/>
        </w:rPr>
        <w:t>if(</w:t>
      </w:r>
      <w:proofErr w:type="gramEnd"/>
      <w:r w:rsidR="004C7340" w:rsidRPr="004C7340">
        <w:rPr>
          <w:rStyle w:val="Code"/>
        </w:rPr>
        <w:t>0)</w:t>
      </w:r>
      <w:r w:rsidR="004C7340">
        <w:rPr>
          <w:szCs w:val="24"/>
        </w:rPr>
        <w:t xml:space="preserve"> statement is </w:t>
      </w:r>
      <w:r w:rsidR="004C7340" w:rsidRPr="004C7340">
        <w:rPr>
          <w:rStyle w:val="Code"/>
        </w:rPr>
        <w:t>if(false)</w:t>
      </w:r>
      <w:r w:rsidR="004C7340">
        <w:rPr>
          <w:szCs w:val="24"/>
        </w:rPr>
        <w:t xml:space="preserve"> which is instead enabled by changing </w:t>
      </w:r>
      <w:r w:rsidR="004C7340" w:rsidRPr="004C7340">
        <w:rPr>
          <w:rStyle w:val="Code"/>
        </w:rPr>
        <w:t>false</w:t>
      </w:r>
      <w:r w:rsidR="004C7340">
        <w:rPr>
          <w:szCs w:val="24"/>
        </w:rPr>
        <w:t xml:space="preserve"> to</w:t>
      </w:r>
      <w:r w:rsidR="004C7340" w:rsidRPr="004C7340">
        <w:rPr>
          <w:rStyle w:val="Code"/>
        </w:rPr>
        <w:t xml:space="preserve"> true</w:t>
      </w:r>
      <w:r w:rsidR="004C7340">
        <w:rPr>
          <w:szCs w:val="24"/>
        </w:rPr>
        <w:t>.</w:t>
      </w:r>
      <w:r w:rsidR="00C62611">
        <w:rPr>
          <w:szCs w:val="24"/>
        </w:rPr>
        <w:t xml:space="preserve"> Aside from these two exceptions all comments will follow one of two different structures, either a line comment or a block comment. </w:t>
      </w:r>
    </w:p>
    <w:p w14:paraId="3F5FE1F7" w14:textId="46D4EA9F" w:rsidR="004C4088"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proofErr w:type="gramStart"/>
      <w:r>
        <w:rPr>
          <w:szCs w:val="24"/>
        </w:rPr>
        <w:t>typically</w:t>
      </w:r>
      <w:proofErr w:type="gramEnd"/>
      <w:r>
        <w:rPr>
          <w:szCs w:val="24"/>
        </w:rPr>
        <w:t xml:space="preserve"> line comments are used to make small notes in a specific section of code, either saying what a variable is used for or marking areas that need fixed. </w:t>
      </w:r>
      <w:r w:rsidR="001677A4">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 These are not your only options however, there are many programmers who use </w:t>
      </w:r>
      <w:proofErr w:type="spellStart"/>
      <w:r w:rsidR="005772E2">
        <w:rPr>
          <w:szCs w:val="24"/>
        </w:rPr>
        <w:t>Doxygen</w:t>
      </w:r>
      <w:proofErr w:type="spellEnd"/>
      <w:r w:rsidR="005772E2">
        <w:rPr>
          <w:szCs w:val="24"/>
        </w:rPr>
        <w:t xml:space="preserve"> and Javadoc comments. </w:t>
      </w:r>
      <w:proofErr w:type="spellStart"/>
      <w:r w:rsidR="005772E2">
        <w:rPr>
          <w:szCs w:val="24"/>
        </w:rPr>
        <w:t>Doxygen</w:t>
      </w:r>
      <w:proofErr w:type="spellEnd"/>
      <w:r w:rsidR="005772E2">
        <w:rPr>
          <w:szCs w:val="24"/>
        </w:rPr>
        <w:t xml:space="preserve"> and Javadoc comments function the same way that a standard block comment does but offer a variety of supplemental features such as cross-referencing and source code linking. </w:t>
      </w:r>
      <w:proofErr w:type="spellStart"/>
      <w:r w:rsidR="005772E2">
        <w:rPr>
          <w:szCs w:val="24"/>
        </w:rPr>
        <w:lastRenderedPageBreak/>
        <w:t>Doxygen</w:t>
      </w:r>
      <w:proofErr w:type="spellEnd"/>
      <w:r w:rsidR="005772E2">
        <w:rPr>
          <w:szCs w:val="24"/>
        </w:rPr>
        <w:t xml:space="preserve"> and Javadoc have a wide variety of prefixes and suffixes that are used to demarcate a span of comments such as </w:t>
      </w:r>
      <w:r w:rsidR="005772E2" w:rsidRPr="005772E2">
        <w:rPr>
          <w:rStyle w:val="Code"/>
        </w:rPr>
        <w:t>///</w:t>
      </w:r>
      <w:r w:rsidR="005772E2">
        <w:rPr>
          <w:szCs w:val="24"/>
        </w:rPr>
        <w:t xml:space="preserve"> and </w:t>
      </w:r>
      <w:r w:rsidR="005772E2" w:rsidRPr="005772E2">
        <w:rPr>
          <w:rStyle w:val="Code"/>
        </w:rPr>
        <w:t>/**</w:t>
      </w:r>
      <w:r w:rsidR="005772E2">
        <w:rPr>
          <w:szCs w:val="24"/>
        </w:rPr>
        <w:t>.</w:t>
      </w:r>
    </w:p>
    <w:p w14:paraId="71399DB1" w14:textId="77777777"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22" w:name="_Ref34250973"/>
    </w:p>
    <w:bookmarkEnd w:id="122"/>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0A5C873A" w14:textId="32A5D6C5" w:rsidR="004C4088" w:rsidRDefault="004C4088" w:rsidP="004C4088">
      <w:pPr>
        <w:rPr>
          <w:rFonts w:cs="Times New Roman"/>
          <w:szCs w:val="24"/>
        </w:rPr>
      </w:pPr>
      <w:r w:rsidRPr="002248ED">
        <w:rPr>
          <w:rFonts w:cs="Times New Roman"/>
          <w:szCs w:val="24"/>
        </w:rPr>
        <w:t xml:space="preserve">In order to ensure that all of the comments found in the source code are properly pulled for </w:t>
      </w:r>
      <w:commentRangeStart w:id="123"/>
      <w:r w:rsidRPr="002248ED">
        <w:rPr>
          <w:rFonts w:cs="Times New Roman"/>
          <w:szCs w:val="24"/>
        </w:rPr>
        <w:t xml:space="preserve">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hich functions well for the purposes of this project because it means that when comments are being extracted from the source </w:t>
      </w:r>
      <w:proofErr w:type="gramStart"/>
      <w:r w:rsidRPr="002248ED">
        <w:rPr>
          <w:rFonts w:cs="Times New Roman"/>
          <w:szCs w:val="24"/>
        </w:rPr>
        <w:t>code</w:t>
      </w:r>
      <w:proofErr w:type="gramEnd"/>
      <w:r w:rsidRPr="002248ED">
        <w:rPr>
          <w:rFonts w:cs="Times New Roman"/>
          <w:szCs w:val="24"/>
        </w:rPr>
        <w:t xml:space="preserve">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This</w:t>
      </w:r>
      <w:r w:rsidRPr="002248ED">
        <w:rPr>
          <w:rFonts w:cs="Times New Roman"/>
          <w:szCs w:val="24"/>
        </w:rPr>
        <w:t xml:space="preserve"> is great for the purpose of this </w:t>
      </w:r>
      <w:r>
        <w:rPr>
          <w:rFonts w:cs="Times New Roman"/>
          <w:szCs w:val="24"/>
        </w:rPr>
        <w:t>thesis</w:t>
      </w:r>
      <w:r w:rsidRPr="002248ED">
        <w:rPr>
          <w:rFonts w:cs="Times New Roman"/>
          <w:szCs w:val="24"/>
        </w:rPr>
        <w:t xml:space="preserve"> due to the large number of files that are being analyzed. 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is selected as the extraction tool for this project is because of the tools ability to leave the original structure of the source code entirely intact, meaning that whitespace, comments, and all preprocessing comments are left untouched</w:t>
      </w:r>
      <w:r w:rsidR="000D04F6">
        <w:rPr>
          <w:rFonts w:cs="Times New Roman"/>
          <w:szCs w:val="24"/>
        </w:rPr>
        <w:t xml:space="preserve">. As shown in </w:t>
      </w:r>
      <w:r w:rsidR="000D04F6">
        <w:rPr>
          <w:rFonts w:cs="Times New Roman"/>
          <w:szCs w:val="24"/>
        </w:rPr>
        <w:fldChar w:fldCharType="begin"/>
      </w:r>
      <w:r w:rsidR="000D04F6">
        <w:rPr>
          <w:rFonts w:cs="Times New Roman"/>
          <w:szCs w:val="24"/>
        </w:rPr>
        <w:instrText xml:space="preserve"> REF _Ref34246998 \h </w:instrText>
      </w:r>
      <w:r w:rsidR="000D04F6">
        <w:rPr>
          <w:rFonts w:cs="Times New Roman"/>
          <w:szCs w:val="24"/>
        </w:rPr>
      </w:r>
      <w:r w:rsidR="000D04F6">
        <w:rPr>
          <w:rFonts w:cs="Times New Roman"/>
          <w:szCs w:val="24"/>
        </w:rPr>
        <w:fldChar w:fldCharType="separate"/>
      </w:r>
      <w:r w:rsidR="000D04F6" w:rsidRPr="000D04F6">
        <w:rPr>
          <w:szCs w:val="24"/>
        </w:rPr>
        <w:t xml:space="preserve">Table </w:t>
      </w:r>
      <w:r w:rsidR="000D04F6" w:rsidRPr="000D04F6">
        <w:rPr>
          <w:noProof/>
          <w:szCs w:val="24"/>
        </w:rPr>
        <w:t>1</w:t>
      </w:r>
      <w:r w:rsidR="000D04F6">
        <w:rPr>
          <w:rFonts w:cs="Times New Roman"/>
          <w:szCs w:val="24"/>
        </w:rPr>
        <w:fldChar w:fldCharType="end"/>
      </w:r>
      <w:r w:rsidR="000D04F6">
        <w:rPr>
          <w:rFonts w:cs="Times New Roman"/>
          <w:szCs w:val="24"/>
        </w:rPr>
        <w:t xml:space="preserve">, all of the white space of the comment is left intact, additionally you can see the current version of </w:t>
      </w:r>
      <w:proofErr w:type="spellStart"/>
      <w:r w:rsidR="000D04F6">
        <w:rPr>
          <w:rFonts w:cs="Times New Roman"/>
          <w:szCs w:val="24"/>
        </w:rPr>
        <w:t>srcML</w:t>
      </w:r>
      <w:proofErr w:type="spellEnd"/>
      <w:r w:rsidR="000D04F6">
        <w:rPr>
          <w:rFonts w:cs="Times New Roman"/>
          <w:szCs w:val="24"/>
        </w:rPr>
        <w:t xml:space="preserve"> that was run to create the XML document, a language tag, a filename tag, a comment tag, and type marker.</w:t>
      </w:r>
      <w:commentRangeEnd w:id="123"/>
      <w:r w:rsidR="00227A70">
        <w:rPr>
          <w:rStyle w:val="CommentReference"/>
        </w:rPr>
        <w:commentReference w:id="123"/>
      </w:r>
    </w:p>
    <w:p w14:paraId="46FA2AED" w14:textId="6B82B0DA" w:rsidR="000D04F6" w:rsidRPr="000D04F6" w:rsidRDefault="000D04F6" w:rsidP="000D04F6">
      <w:pPr>
        <w:pStyle w:val="Caption"/>
        <w:keepNext/>
        <w:jc w:val="center"/>
        <w:rPr>
          <w:sz w:val="24"/>
          <w:szCs w:val="24"/>
        </w:rPr>
      </w:pPr>
      <w:bookmarkStart w:id="124" w:name="_Ref34246998"/>
      <w:r w:rsidRPr="000D04F6">
        <w:rPr>
          <w:sz w:val="24"/>
          <w:szCs w:val="24"/>
        </w:rPr>
        <w:lastRenderedPageBreak/>
        <w:t xml:space="preserve">Table </w:t>
      </w:r>
      <w:r w:rsidRPr="000D04F6">
        <w:rPr>
          <w:sz w:val="24"/>
          <w:szCs w:val="24"/>
        </w:rPr>
        <w:fldChar w:fldCharType="begin"/>
      </w:r>
      <w:r w:rsidRPr="000D04F6">
        <w:rPr>
          <w:sz w:val="24"/>
          <w:szCs w:val="24"/>
        </w:rPr>
        <w:instrText xml:space="preserve"> SEQ Table \* ARABIC </w:instrText>
      </w:r>
      <w:r w:rsidRPr="000D04F6">
        <w:rPr>
          <w:sz w:val="24"/>
          <w:szCs w:val="24"/>
        </w:rPr>
        <w:fldChar w:fldCharType="separate"/>
      </w:r>
      <w:r w:rsidR="00903314">
        <w:rPr>
          <w:noProof/>
          <w:sz w:val="24"/>
          <w:szCs w:val="24"/>
        </w:rPr>
        <w:t>1</w:t>
      </w:r>
      <w:r w:rsidRPr="000D04F6">
        <w:rPr>
          <w:sz w:val="24"/>
          <w:szCs w:val="24"/>
        </w:rPr>
        <w:fldChar w:fldCharType="end"/>
      </w:r>
      <w:bookmarkEnd w:id="124"/>
      <w:r w:rsidRPr="000D04F6">
        <w:rPr>
          <w:sz w:val="24"/>
          <w:szCs w:val="24"/>
        </w:rPr>
        <w:t xml:space="preserve"> </w:t>
      </w:r>
      <w:proofErr w:type="spellStart"/>
      <w:r w:rsidRPr="000D04F6">
        <w:rPr>
          <w:sz w:val="24"/>
          <w:szCs w:val="24"/>
        </w:rPr>
        <w:t>srcML</w:t>
      </w:r>
      <w:proofErr w:type="spellEnd"/>
      <w:r w:rsidRPr="000D04F6">
        <w:rPr>
          <w:sz w:val="24"/>
          <w:szCs w:val="24"/>
        </w:rPr>
        <w:t xml:space="preserve"> SAMPLE</w:t>
      </w:r>
    </w:p>
    <w:tbl>
      <w:tblPr>
        <w:tblStyle w:val="TableGrid"/>
        <w:tblW w:w="0" w:type="auto"/>
        <w:tblLook w:val="04A0" w:firstRow="1" w:lastRow="0" w:firstColumn="1" w:lastColumn="0" w:noHBand="0" w:noVBand="1"/>
      </w:tblPr>
      <w:tblGrid>
        <w:gridCol w:w="9350"/>
      </w:tblGrid>
      <w:tr w:rsidR="000D04F6" w14:paraId="5F58911D" w14:textId="77777777" w:rsidTr="000D04F6">
        <w:tc>
          <w:tcPr>
            <w:tcW w:w="9350" w:type="dxa"/>
          </w:tcPr>
          <w:p w14:paraId="5CAC76DB" w14:textId="0B1E8A1F" w:rsidR="000D04F6" w:rsidRPr="000D04F6" w:rsidRDefault="000D04F6" w:rsidP="000D04F6">
            <w:pPr>
              <w:ind w:firstLine="0"/>
              <w:jc w:val="center"/>
              <w:rPr>
                <w:rStyle w:val="Code"/>
              </w:rPr>
            </w:pPr>
            <w:r w:rsidRPr="000D04F6">
              <w:rPr>
                <w:rStyle w:val="Code"/>
              </w:rPr>
              <w:t xml:space="preserve">//   </w:t>
            </w:r>
            <w:commentRangeStart w:id="125"/>
            <w:proofErr w:type="spellStart"/>
            <w:r w:rsidRPr="000D04F6">
              <w:rPr>
                <w:rStyle w:val="Code"/>
              </w:rPr>
              <w:t>MarkdownDeep</w:t>
            </w:r>
            <w:commentRangeEnd w:id="125"/>
            <w:proofErr w:type="spellEnd"/>
            <w:r w:rsidR="00BF63DB">
              <w:rPr>
                <w:rStyle w:val="CommentReference"/>
              </w:rPr>
              <w:commentReference w:id="125"/>
            </w:r>
            <w:r w:rsidRPr="000D04F6">
              <w:rPr>
                <w:rStyle w:val="Code"/>
              </w:rPr>
              <w:t xml:space="preserve"> - http://www.toptensoftware.com/markdowndeep</w:t>
            </w:r>
          </w:p>
        </w:tc>
      </w:tr>
      <w:tr w:rsidR="000D04F6" w14:paraId="6F3756B2" w14:textId="77777777" w:rsidTr="000D04F6">
        <w:tc>
          <w:tcPr>
            <w:tcW w:w="9350" w:type="dxa"/>
          </w:tcPr>
          <w:p w14:paraId="63C3F267" w14:textId="035B509D" w:rsidR="000D04F6" w:rsidRPr="000D04F6" w:rsidRDefault="000D04F6" w:rsidP="000D04F6">
            <w:pPr>
              <w:spacing w:line="240" w:lineRule="auto"/>
              <w:ind w:firstLine="0"/>
              <w:jc w:val="center"/>
              <w:rPr>
                <w:rStyle w:val="Code"/>
              </w:rPr>
            </w:pPr>
            <w:r w:rsidRPr="000D04F6">
              <w:rPr>
                <w:rStyle w:val="Code"/>
              </w:rPr>
              <w:t xml:space="preserve">&lt;unit </w:t>
            </w:r>
            <w:proofErr w:type="spellStart"/>
            <w:r w:rsidRPr="000D04F6">
              <w:rPr>
                <w:rStyle w:val="Code"/>
              </w:rPr>
              <w:t>xmlns:cpp</w:t>
            </w:r>
            <w:proofErr w:type="spellEnd"/>
            <w:r w:rsidRPr="000D04F6">
              <w:rPr>
                <w:rStyle w:val="Code"/>
              </w:rPr>
              <w:t xml:space="preserve">="http://www.srcML.org/srcML/cpp" revision="0.9.5" language="C#" filename="C:\Users\blake\OneDrive\Desktop\school\ThesisProject\ThesisCorpus\~ready\Block.cs" item="2"&gt;&lt;comment type="line"&gt;//   </w:t>
            </w:r>
            <w:proofErr w:type="spellStart"/>
            <w:r w:rsidRPr="000D04F6">
              <w:rPr>
                <w:rStyle w:val="Code"/>
              </w:rPr>
              <w:t>MarkdownDeep</w:t>
            </w:r>
            <w:proofErr w:type="spellEnd"/>
            <w:r w:rsidRPr="000D04F6">
              <w:rPr>
                <w:rStyle w:val="Code"/>
              </w:rPr>
              <w:t xml:space="preserve"> - http://www.toptensoftware.com/markdowndeep&lt;/comment&gt;&lt;/unit&gt;</w:t>
            </w:r>
          </w:p>
        </w:tc>
      </w:tr>
    </w:tbl>
    <w:p w14:paraId="636C3C64" w14:textId="77777777" w:rsidR="004C4088" w:rsidRDefault="004C4088" w:rsidP="004C4088">
      <w:pPr>
        <w:rPr>
          <w:rFonts w:cs="Times New Roman"/>
          <w:szCs w:val="24"/>
        </w:rPr>
      </w:pPr>
    </w:p>
    <w:p w14:paraId="2238C2BA" w14:textId="4089396A" w:rsidR="00762789" w:rsidRDefault="004C4088" w:rsidP="004C4088">
      <w:pPr>
        <w:rPr>
          <w:ins w:id="126" w:author="Michael Decker" w:date="2020-03-07T16:06:00Z"/>
          <w:rFonts w:cs="Times New Roman"/>
          <w:szCs w:val="24"/>
        </w:rPr>
      </w:pPr>
      <w:commentRangeStart w:id="127"/>
      <w:r w:rsidRPr="002248ED">
        <w:rPr>
          <w:rFonts w:cs="Times New Roman"/>
          <w:szCs w:val="24"/>
        </w:rPr>
        <w:t xml:space="preserve">Once source </w:t>
      </w:r>
      <w:commentRangeEnd w:id="127"/>
      <w:r w:rsidR="00E301FB">
        <w:rPr>
          <w:rStyle w:val="CommentReference"/>
        </w:rPr>
        <w:commentReference w:id="127"/>
      </w:r>
      <w:r w:rsidRPr="002248ED">
        <w:rPr>
          <w:rFonts w:cs="Times New Roman"/>
          <w:szCs w:val="24"/>
        </w:rPr>
        <w:t xml:space="preserve">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ins w:id="128" w:author="Michael Decker" w:date="2020-03-07T16:07:00Z">
        <w:r w:rsidR="00762789">
          <w:rPr>
            <w:rFonts w:cs="Times New Roman"/>
            <w:szCs w:val="24"/>
          </w:rPr>
          <w:t xml:space="preserve">to extract all function from a </w:t>
        </w:r>
        <w:proofErr w:type="spellStart"/>
        <w:r w:rsidR="00762789">
          <w:rPr>
            <w:rFonts w:cs="Times New Roman"/>
            <w:szCs w:val="24"/>
          </w:rPr>
          <w:t>srcML</w:t>
        </w:r>
        <w:proofErr w:type="spellEnd"/>
        <w:r w:rsidR="00762789">
          <w:rPr>
            <w:rFonts w:cs="Times New Roman"/>
            <w:szCs w:val="24"/>
          </w:rPr>
          <w:t xml:space="preserve"> archive is:</w:t>
        </w:r>
      </w:ins>
      <w:del w:id="129" w:author="Michael Decker" w:date="2020-03-07T16:07:00Z">
        <w:r w:rsidR="00AD169E" w:rsidDel="00762789">
          <w:rPr>
            <w:rFonts w:cs="Times New Roman"/>
            <w:szCs w:val="24"/>
          </w:rPr>
          <w:delText>would be</w:delText>
        </w:r>
      </w:del>
      <w:r w:rsidR="00AD169E">
        <w:rPr>
          <w:rFonts w:cs="Times New Roman"/>
          <w:szCs w:val="24"/>
        </w:rPr>
        <w:t xml:space="preserve"> </w:t>
      </w:r>
    </w:p>
    <w:p w14:paraId="05A431CA" w14:textId="77777777" w:rsidR="00762789" w:rsidRDefault="00AD169E" w:rsidP="004C4088">
      <w:pPr>
        <w:rPr>
          <w:ins w:id="130" w:author="Michael Decker" w:date="2020-03-07T16:06:00Z"/>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1ABC600A" w14:textId="035019F7" w:rsidR="004C4088" w:rsidRDefault="00AD169E" w:rsidP="004C4088">
      <w:pPr>
        <w:rPr>
          <w:rFonts w:cs="Times New Roman"/>
          <w:szCs w:val="24"/>
        </w:rPr>
      </w:pPr>
      <w:del w:id="131" w:author="Michael Decker" w:date="2020-03-07T16:07:00Z">
        <w:r w:rsidDel="00762789">
          <w:rPr>
            <w:rFonts w:cs="Times New Roman"/>
            <w:szCs w:val="24"/>
          </w:rPr>
          <w:delText>and would</w:delText>
        </w:r>
      </w:del>
      <w:ins w:id="132" w:author="Michael Decker" w:date="2020-03-07T16:07:00Z">
        <w:r w:rsidR="00762789">
          <w:rPr>
            <w:rFonts w:cs="Times New Roman"/>
            <w:szCs w:val="24"/>
          </w:rPr>
          <w:t>This</w:t>
        </w:r>
      </w:ins>
      <w:r>
        <w:rPr>
          <w:rFonts w:cs="Times New Roman"/>
          <w:szCs w:val="24"/>
        </w:rPr>
        <w:t xml:space="preserve"> </w:t>
      </w:r>
      <w:proofErr w:type="spellStart"/>
      <w:r>
        <w:rPr>
          <w:rFonts w:cs="Times New Roman"/>
          <w:szCs w:val="24"/>
        </w:rPr>
        <w:t>resul</w:t>
      </w:r>
      <w:ins w:id="133" w:author="Michael Decker" w:date="2020-03-07T16:07:00Z">
        <w:r w:rsidR="00762789">
          <w:rPr>
            <w:rFonts w:cs="Times New Roman"/>
            <w:szCs w:val="24"/>
          </w:rPr>
          <w:t>s</w:t>
        </w:r>
      </w:ins>
      <w:r>
        <w:rPr>
          <w:rFonts w:cs="Times New Roman"/>
          <w:szCs w:val="24"/>
        </w:rPr>
        <w:t>t</w:t>
      </w:r>
      <w:proofErr w:type="spellEnd"/>
      <w:r>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w:t>
      </w:r>
      <w:commentRangeStart w:id="134"/>
      <w:r w:rsidR="004C4088" w:rsidRPr="002248ED">
        <w:rPr>
          <w:rFonts w:cs="Times New Roman"/>
          <w:szCs w:val="24"/>
        </w:rPr>
        <w:t>an issue.</w:t>
      </w:r>
      <w:commentRangeEnd w:id="134"/>
      <w:r w:rsidR="00C16A9C">
        <w:rPr>
          <w:rStyle w:val="CommentReference"/>
        </w:rPr>
        <w:commentReference w:id="134"/>
      </w:r>
    </w:p>
    <w:p w14:paraId="058702E8" w14:textId="77777777" w:rsidR="004C4088" w:rsidRPr="004C4088" w:rsidRDefault="004C4088" w:rsidP="004C4088">
      <w:pPr>
        <w:rPr>
          <w:b/>
          <w:bCs/>
          <w:szCs w:val="24"/>
        </w:rPr>
      </w:pP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35" w:name="_Ref34251006"/>
    </w:p>
    <w:bookmarkEnd w:id="135"/>
    <w:p w14:paraId="6B27089C" w14:textId="79CBC27A" w:rsidR="004E5433" w:rsidRDefault="004E5433" w:rsidP="00E86C5A">
      <w:pPr>
        <w:pStyle w:val="ChapterTitle"/>
      </w:pPr>
      <w:r w:rsidRPr="00347B64">
        <w:t xml:space="preserve">Data </w:t>
      </w:r>
      <w:r w:rsidRPr="00B216D8">
        <w:t>Collection</w:t>
      </w:r>
    </w:p>
    <w:p w14:paraId="18F0ADC5" w14:textId="5FF28F83" w:rsidR="00AD169E" w:rsidRPr="008A1EB3" w:rsidRDefault="008A1EB3" w:rsidP="008A1EB3">
      <w:pPr>
        <w:pStyle w:val="ChapterTitle"/>
        <w:ind w:firstLine="720"/>
        <w:jc w:val="left"/>
        <w:rPr>
          <w:b w:val="0"/>
          <w:bCs w:val="0"/>
          <w:sz w:val="24"/>
          <w:szCs w:val="24"/>
        </w:rPr>
      </w:pPr>
      <w:r w:rsidRPr="008A1EB3">
        <w:rPr>
          <w:b w:val="0"/>
          <w:bCs w:val="0"/>
          <w:sz w:val="24"/>
          <w:szCs w:val="24"/>
        </w:rPr>
        <w:t xml:space="preserve">The process of our data collection was vital in order to create a corpus that provided a diverse variety </w:t>
      </w:r>
      <w:r>
        <w:rPr>
          <w:b w:val="0"/>
          <w:bCs w:val="0"/>
          <w:sz w:val="24"/>
          <w:szCs w:val="24"/>
        </w:rPr>
        <w:t xml:space="preserve">of different coding styles, comment styles, and frequencies of commented out code. in section </w:t>
      </w:r>
      <w:r>
        <w:rPr>
          <w:b w:val="0"/>
          <w:bCs w:val="0"/>
          <w:sz w:val="24"/>
          <w:szCs w:val="24"/>
        </w:rPr>
        <w:fldChar w:fldCharType="begin"/>
      </w:r>
      <w:r>
        <w:rPr>
          <w:b w:val="0"/>
          <w:bCs w:val="0"/>
          <w:sz w:val="24"/>
          <w:szCs w:val="24"/>
        </w:rPr>
        <w:instrText xml:space="preserve"> REF _Ref34248657 \r \h </w:instrText>
      </w:r>
      <w:r>
        <w:rPr>
          <w:b w:val="0"/>
          <w:bCs w:val="0"/>
          <w:sz w:val="24"/>
          <w:szCs w:val="24"/>
        </w:rPr>
      </w:r>
      <w:r>
        <w:rPr>
          <w:b w:val="0"/>
          <w:bCs w:val="0"/>
          <w:sz w:val="24"/>
          <w:szCs w:val="24"/>
        </w:rPr>
        <w:fldChar w:fldCharType="separate"/>
      </w:r>
      <w:r>
        <w:rPr>
          <w:b w:val="0"/>
          <w:bCs w:val="0"/>
          <w:sz w:val="24"/>
          <w:szCs w:val="24"/>
        </w:rPr>
        <w:t xml:space="preserve">5.1. </w:t>
      </w:r>
      <w:r>
        <w:rPr>
          <w:b w:val="0"/>
          <w:bCs w:val="0"/>
          <w:sz w:val="24"/>
          <w:szCs w:val="24"/>
        </w:rPr>
        <w:fldChar w:fldCharType="end"/>
      </w:r>
      <w:r>
        <w:rPr>
          <w:b w:val="0"/>
          <w:bCs w:val="0"/>
          <w:sz w:val="24"/>
          <w:szCs w:val="24"/>
        </w:rPr>
        <w:t xml:space="preserve">we discuss the process of selecting the 80 projects which make up the data set we use in training our decision tree. Section </w:t>
      </w:r>
      <w:r>
        <w:rPr>
          <w:b w:val="0"/>
          <w:bCs w:val="0"/>
          <w:sz w:val="24"/>
          <w:szCs w:val="24"/>
        </w:rPr>
        <w:fldChar w:fldCharType="begin"/>
      </w:r>
      <w:r>
        <w:rPr>
          <w:b w:val="0"/>
          <w:bCs w:val="0"/>
          <w:sz w:val="24"/>
          <w:szCs w:val="24"/>
        </w:rPr>
        <w:instrText xml:space="preserve"> REF _Ref34248720 \r \h </w:instrText>
      </w:r>
      <w:r>
        <w:rPr>
          <w:b w:val="0"/>
          <w:bCs w:val="0"/>
          <w:sz w:val="24"/>
          <w:szCs w:val="24"/>
        </w:rPr>
      </w:r>
      <w:r>
        <w:rPr>
          <w:b w:val="0"/>
          <w:bCs w:val="0"/>
          <w:sz w:val="24"/>
          <w:szCs w:val="24"/>
        </w:rPr>
        <w:fldChar w:fldCharType="separate"/>
      </w:r>
      <w:r>
        <w:rPr>
          <w:b w:val="0"/>
          <w:bCs w:val="0"/>
          <w:sz w:val="24"/>
          <w:szCs w:val="24"/>
        </w:rPr>
        <w:t xml:space="preserve">5.2. explains the methodology used to extract the comments from our corpus using </w:t>
      </w:r>
      <w:proofErr w:type="spellStart"/>
      <w:r>
        <w:rPr>
          <w:b w:val="0"/>
          <w:bCs w:val="0"/>
          <w:sz w:val="24"/>
          <w:szCs w:val="24"/>
        </w:rPr>
        <w:t>srcML</w:t>
      </w:r>
      <w:proofErr w:type="spellEnd"/>
      <w:r>
        <w:rPr>
          <w:b w:val="0"/>
          <w:bCs w:val="0"/>
          <w:sz w:val="24"/>
          <w:szCs w:val="24"/>
        </w:rPr>
        <w:t xml:space="preserve">. Finally, in section </w:t>
      </w:r>
      <w:r>
        <w:rPr>
          <w:b w:val="0"/>
          <w:bCs w:val="0"/>
          <w:sz w:val="24"/>
          <w:szCs w:val="24"/>
        </w:rPr>
        <w:fldChar w:fldCharType="begin"/>
      </w:r>
      <w:r>
        <w:rPr>
          <w:b w:val="0"/>
          <w:bCs w:val="0"/>
          <w:sz w:val="24"/>
          <w:szCs w:val="24"/>
        </w:rPr>
        <w:instrText xml:space="preserve"> REF _Ref34248768 \r \h </w:instrText>
      </w:r>
      <w:r>
        <w:rPr>
          <w:b w:val="0"/>
          <w:bCs w:val="0"/>
          <w:sz w:val="24"/>
          <w:szCs w:val="24"/>
        </w:rPr>
      </w:r>
      <w:r>
        <w:rPr>
          <w:b w:val="0"/>
          <w:bCs w:val="0"/>
          <w:sz w:val="24"/>
          <w:szCs w:val="24"/>
        </w:rPr>
        <w:fldChar w:fldCharType="separate"/>
      </w:r>
      <w:r>
        <w:rPr>
          <w:b w:val="0"/>
          <w:bCs w:val="0"/>
          <w:sz w:val="24"/>
          <w:szCs w:val="24"/>
        </w:rPr>
        <w:t xml:space="preserve">5.3. </w:t>
      </w:r>
      <w:r>
        <w:rPr>
          <w:b w:val="0"/>
          <w:bCs w:val="0"/>
          <w:sz w:val="24"/>
          <w:szCs w:val="24"/>
        </w:rPr>
        <w:fldChar w:fldCharType="end"/>
      </w:r>
      <w:r>
        <w:rPr>
          <w:b w:val="0"/>
          <w:bCs w:val="0"/>
          <w:sz w:val="24"/>
          <w:szCs w:val="24"/>
        </w:rPr>
        <w:t xml:space="preserve"> </w:t>
      </w:r>
      <w:r>
        <w:rPr>
          <w:b w:val="0"/>
          <w:bCs w:val="0"/>
          <w:sz w:val="24"/>
          <w:szCs w:val="24"/>
        </w:rPr>
        <w:fldChar w:fldCharType="end"/>
      </w:r>
      <w:r>
        <w:rPr>
          <w:b w:val="0"/>
          <w:bCs w:val="0"/>
          <w:sz w:val="24"/>
          <w:szCs w:val="24"/>
        </w:rPr>
        <w:t>we explain how the manual verification of our two classifications was completed.</w:t>
      </w:r>
    </w:p>
    <w:p w14:paraId="6EC09054" w14:textId="15786F99" w:rsidR="00B32590" w:rsidRPr="002248ED" w:rsidRDefault="004E5433" w:rsidP="005772E2">
      <w:pPr>
        <w:pStyle w:val="Heading2"/>
      </w:pPr>
      <w:del w:id="136" w:author="Michael Decker" w:date="2020-03-01T14:29:00Z">
        <w:r w:rsidDel="00D10A58">
          <w:tab/>
        </w:r>
      </w:del>
      <w:bookmarkStart w:id="137" w:name="_Ref34248657"/>
      <w:r w:rsidR="00681A5E">
        <w:t>Corpus Selection</w:t>
      </w:r>
      <w:bookmarkEnd w:id="137"/>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138"/>
      <w:commentRangeStart w:id="139"/>
      <w:r w:rsidRPr="002248ED">
        <w:rPr>
          <w:rFonts w:cs="Times New Roman"/>
          <w:szCs w:val="24"/>
        </w:rPr>
        <w:t xml:space="preserve">Based on this, the 20 topmost </w:t>
      </w:r>
      <w:r w:rsidR="008A1EB3">
        <w:rPr>
          <w:rFonts w:cs="Times New Roman"/>
          <w:szCs w:val="24"/>
        </w:rPr>
        <w:t>starred</w:t>
      </w:r>
      <w:r w:rsidRPr="002248ED">
        <w:rPr>
          <w:rFonts w:cs="Times New Roman"/>
          <w:szCs w:val="24"/>
        </w:rPr>
        <w:t xml:space="preserve"> C, C++, C# and Java </w:t>
      </w:r>
      <w:commentRangeEnd w:id="138"/>
      <w:r w:rsidR="00AE48D6">
        <w:rPr>
          <w:rStyle w:val="CommentReference"/>
        </w:rPr>
        <w:commentReference w:id="138"/>
      </w:r>
      <w:commentRangeEnd w:id="139"/>
      <w:r w:rsidR="008A1EB3">
        <w:rPr>
          <w:rStyle w:val="CommentReference"/>
        </w:rPr>
        <w:commentReference w:id="139"/>
      </w:r>
      <w:r w:rsidRPr="002248ED">
        <w:rPr>
          <w:rFonts w:cs="Times New Roman"/>
          <w:szCs w:val="24"/>
        </w:rPr>
        <w:t xml:space="preserve">projects have been 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 xml:space="preserve">currently </w:t>
      </w:r>
      <w:r w:rsidR="00251D65" w:rsidRPr="002248ED">
        <w:rPr>
          <w:rFonts w:cs="Times New Roman"/>
          <w:szCs w:val="24"/>
        </w:rPr>
        <w:lastRenderedPageBreak/>
        <w:t>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40" w:name="_Ref34248720"/>
      <w:r>
        <w:t>Comment Extraction</w:t>
      </w:r>
      <w:bookmarkEnd w:id="140"/>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41" w:name="_Ref34248768"/>
      <w:r>
        <w:t>Manual Classification</w:t>
      </w:r>
      <w:bookmarkEnd w:id="141"/>
    </w:p>
    <w:p w14:paraId="52374AA7" w14:textId="05F0A5F5" w:rsidR="002C6D7F" w:rsidRPr="002248ED"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w:t>
      </w:r>
      <w:r w:rsidRPr="002248ED">
        <w:rPr>
          <w:rFonts w:cs="Times New Roman"/>
          <w:szCs w:val="24"/>
        </w:rPr>
        <w:lastRenderedPageBreak/>
        <w:t xml:space="preserve">of both commented out code and standard English prose. </w:t>
      </w:r>
      <w:commentRangeStart w:id="142"/>
      <w:r w:rsidRPr="002248ED">
        <w:rPr>
          <w:rFonts w:cs="Times New Roman"/>
          <w:szCs w:val="24"/>
        </w:rPr>
        <w:t>T</w:t>
      </w:r>
      <w:commentRangeEnd w:id="142"/>
      <w:r w:rsidR="00C8686F">
        <w:rPr>
          <w:rStyle w:val="CommentReference"/>
        </w:rPr>
        <w:commentReference w:id="142"/>
      </w:r>
      <w:r w:rsidRPr="002248ED">
        <w:rPr>
          <w:rFonts w:cs="Times New Roman"/>
          <w:szCs w:val="24"/>
        </w:rPr>
        <w:t xml:space="preserve">he manual verification process took a 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1C037C02" w14:textId="78A1FED4" w:rsidR="00177283" w:rsidRPr="002248ED" w:rsidRDefault="00177283" w:rsidP="00177283">
      <w:pPr>
        <w:pStyle w:val="Caption"/>
        <w:keepNext/>
        <w:jc w:val="center"/>
        <w:rPr>
          <w:rFonts w:cs="Times New Roman"/>
          <w:sz w:val="24"/>
          <w:szCs w:val="24"/>
        </w:rPr>
      </w:pPr>
      <w:bookmarkStart w:id="143" w:name="_Ref34252126"/>
      <w:bookmarkStart w:id="144" w:name="_Ref3425211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45" w:author="blake grills" w:date="2020-03-05T18:08:00Z">
        <w:r w:rsidR="00903314">
          <w:rPr>
            <w:rFonts w:cs="Times New Roman"/>
            <w:noProof/>
            <w:sz w:val="24"/>
            <w:szCs w:val="24"/>
          </w:rPr>
          <w:t>2</w:t>
        </w:r>
      </w:ins>
      <w:r w:rsidR="00AB11E8" w:rsidRPr="002248ED">
        <w:rPr>
          <w:rFonts w:cs="Times New Roman"/>
          <w:noProof/>
          <w:sz w:val="24"/>
          <w:szCs w:val="24"/>
        </w:rPr>
        <w:fldChar w:fldCharType="end"/>
      </w:r>
      <w:bookmarkEnd w:id="143"/>
      <w:r w:rsidRPr="002248ED">
        <w:rPr>
          <w:rFonts w:cs="Times New Roman"/>
          <w:sz w:val="24"/>
          <w:szCs w:val="24"/>
        </w:rPr>
        <w:t xml:space="preserve"> </w:t>
      </w:r>
      <w:bookmarkStart w:id="146" w:name="_Ref34252123"/>
      <w:r w:rsidRPr="002248ED">
        <w:rPr>
          <w:rFonts w:cs="Times New Roman"/>
          <w:sz w:val="24"/>
          <w:szCs w:val="24"/>
        </w:rPr>
        <w:t>BLOCK COMMENT SAMPLE</w:t>
      </w:r>
      <w:bookmarkEnd w:id="144"/>
      <w:bookmarkEnd w:id="146"/>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commentRangeStart w:id="147"/>
            <w:commentRangeStart w:id="148"/>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commentRangeEnd w:id="147"/>
            <w:r w:rsidR="00615447" w:rsidRPr="00715B6A">
              <w:rPr>
                <w:rStyle w:val="CommentReference"/>
                <w:rFonts w:cs="Times New Roman"/>
                <w:sz w:val="20"/>
                <w:szCs w:val="20"/>
              </w:rPr>
              <w:commentReference w:id="147"/>
            </w:r>
            <w:r w:rsidR="00715B6A" w:rsidRPr="00715B6A">
              <w:rPr>
                <w:rStyle w:val="CommentReference"/>
                <w:rFonts w:cs="Times New Roman"/>
                <w:sz w:val="20"/>
                <w:szCs w:val="20"/>
              </w:rPr>
              <w:commentReference w:id="148"/>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commentRangeEnd w:id="148"/>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49" w:name="_Ref34136593"/>
    </w:p>
    <w:bookmarkEnd w:id="149"/>
    <w:p w14:paraId="17DDCADE" w14:textId="77777777" w:rsidR="004E5433" w:rsidRPr="00347B64" w:rsidRDefault="004E5433" w:rsidP="002B3A40">
      <w:pPr>
        <w:pStyle w:val="ChapterTitle"/>
      </w:pPr>
      <w:r w:rsidRPr="00347B64">
        <w:t xml:space="preserve">Data </w:t>
      </w:r>
      <w:r>
        <w:t>Analysis</w:t>
      </w:r>
    </w:p>
    <w:p w14:paraId="32BC545B" w14:textId="0641E72E" w:rsidR="004E5433" w:rsidRPr="002248ED" w:rsidRDefault="004E5433" w:rsidP="004E5433">
      <w:pPr>
        <w:rPr>
          <w:rFonts w:cs="Times New Roman"/>
          <w:szCs w:val="24"/>
        </w:rPr>
      </w:pPr>
      <w:del w:id="150" w:author="Michael Decker" w:date="2020-03-01T15:59:00Z">
        <w:r w:rsidDel="00B473B8">
          <w:tab/>
        </w:r>
      </w:del>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51" w:name="_Ref33695007"/>
      <w:r w:rsidRPr="002248ED">
        <w:t>Syntax-based Approach</w:t>
      </w:r>
      <w:bookmarkEnd w:id="151"/>
    </w:p>
    <w:p w14:paraId="158FCACC" w14:textId="77777777" w:rsidR="002C4D6A" w:rsidRDefault="004E5433" w:rsidP="004E5433">
      <w:pPr>
        <w:rPr>
          <w:ins w:id="152" w:author="blake grills" w:date="2020-03-05T11:36:00Z"/>
          <w:rFonts w:cs="Times New Roman"/>
          <w:szCs w:val="24"/>
        </w:rPr>
      </w:pPr>
      <w:r w:rsidRPr="002248ED">
        <w:rPr>
          <w:rFonts w:cs="Times New Roman"/>
          <w:szCs w:val="24"/>
        </w:rPr>
        <w:t xml:space="preserve"> </w:t>
      </w:r>
      <w:del w:id="153" w:author="Michael Decker" w:date="2020-03-01T15:59:00Z">
        <w:r w:rsidRPr="002248ED" w:rsidDel="00B473B8">
          <w:rPr>
            <w:rFonts w:cs="Times New Roman"/>
            <w:szCs w:val="24"/>
          </w:rPr>
          <w:tab/>
        </w:r>
      </w:del>
      <w:r w:rsidRPr="002248ED">
        <w:rPr>
          <w:rFonts w:cs="Times New Roman"/>
          <w:szCs w:val="24"/>
        </w:rPr>
        <w:t xml:space="preserve">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 xml:space="preserve">What we do when we are checking for these syntax markers is parse the line one character at a time checking for </w:t>
      </w:r>
      <w:r w:rsidR="007D08BB">
        <w:rPr>
          <w:rFonts w:cs="Times New Roman"/>
          <w:szCs w:val="24"/>
        </w:rPr>
        <w:lastRenderedPageBreak/>
        <w:t>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ins w:id="154" w:author="blake grills" w:date="2020-02-26T22:23:00Z"/>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55" w:name="_Ref33695020"/>
      <w:r w:rsidRPr="002248ED">
        <w:t>Bag of Words Approach</w:t>
      </w:r>
      <w:bookmarkEnd w:id="155"/>
    </w:p>
    <w:p w14:paraId="6EAC5290" w14:textId="6DDA77A6" w:rsidR="004E5433" w:rsidRPr="002248ED" w:rsidRDefault="004E5433" w:rsidP="004E5433">
      <w:pPr>
        <w:rPr>
          <w:ins w:id="156" w:author="blake grills" w:date="2020-02-26T22:23:00Z"/>
          <w:rFonts w:cs="Times New Roman"/>
          <w:szCs w:val="24"/>
        </w:rPr>
      </w:pPr>
      <w:del w:id="157" w:author="Michael Decker" w:date="2020-03-01T16:00:00Z">
        <w:r w:rsidRPr="002248ED" w:rsidDel="00B473B8">
          <w:rPr>
            <w:rFonts w:cs="Times New Roman"/>
            <w:szCs w:val="24"/>
          </w:rPr>
          <w:tab/>
        </w:r>
      </w:del>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w:t>
      </w:r>
      <w:r w:rsidRPr="002248ED">
        <w:rPr>
          <w:rFonts w:cs="Times New Roman"/>
          <w:szCs w:val="24"/>
        </w:rPr>
        <w:lastRenderedPageBreak/>
        <w:t>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58" w:name="_Ref33695048"/>
      <w:r w:rsidRPr="002248ED">
        <w:t>Frequency</w:t>
      </w:r>
      <w:r w:rsidR="00977600">
        <w:t>-based</w:t>
      </w:r>
      <w:r w:rsidRPr="002248ED">
        <w:t xml:space="preserve"> Approac</w:t>
      </w:r>
      <w:r w:rsidR="002C4D6A">
        <w:t>h</w:t>
      </w:r>
      <w:bookmarkEnd w:id="158"/>
    </w:p>
    <w:p w14:paraId="643F828B" w14:textId="23A8CAF7" w:rsidR="004E5433" w:rsidRPr="002248ED" w:rsidRDefault="00177283" w:rsidP="004E5433">
      <w:pPr>
        <w:rPr>
          <w:rFonts w:cs="Times New Roman"/>
          <w:szCs w:val="24"/>
        </w:rPr>
      </w:pPr>
      <w:ins w:id="159"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031620B8" w:rsidR="00A37640" w:rsidRPr="00CC4494" w:rsidRDefault="00A37640" w:rsidP="004637B4">
                              <w:pPr>
                                <w:pStyle w:val="Caption"/>
                                <w:jc w:val="center"/>
                                <w:rPr>
                                  <w:rFonts w:cs="Times New Roman"/>
                                  <w:noProof/>
                                </w:rPr>
                              </w:pPr>
                              <w:bookmarkStart w:id="160" w:name="_Ref33530791"/>
                              <w:r w:rsidRPr="00EE201C">
                                <w:rPr>
                                  <w:rFonts w:cs="Times New Roman"/>
                                </w:rPr>
                                <w:t>Figure</w:t>
                              </w:r>
                              <w:r>
                                <w:t xml:space="preserve"> </w:t>
                              </w:r>
                              <w:fldSimple w:instr=" SEQ Figure \* ARABIC ">
                                <w:ins w:id="161" w:author="blake grills" w:date="2020-03-05T13:38:00Z">
                                  <w:r>
                                    <w:rPr>
                                      <w:noProof/>
                                    </w:rPr>
                                    <w:t>1</w:t>
                                  </w:r>
                                </w:ins>
                              </w:fldSimple>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031620B8" w:rsidR="00A37640" w:rsidRPr="00CC4494" w:rsidRDefault="00A37640" w:rsidP="004637B4">
                        <w:pPr>
                          <w:pStyle w:val="Caption"/>
                          <w:jc w:val="center"/>
                          <w:rPr>
                            <w:rFonts w:cs="Times New Roman"/>
                            <w:noProof/>
                          </w:rPr>
                        </w:pPr>
                        <w:bookmarkStart w:id="162" w:name="_Ref33530791"/>
                        <w:r w:rsidRPr="00EE201C">
                          <w:rPr>
                            <w:rFonts w:cs="Times New Roman"/>
                          </w:rPr>
                          <w:t>Figure</w:t>
                        </w:r>
                        <w:r>
                          <w:t xml:space="preserve"> </w:t>
                        </w:r>
                        <w:fldSimple w:instr=" SEQ Figure \* ARABIC ">
                          <w:ins w:id="163" w:author="blake grills" w:date="2020-03-05T13:38:00Z">
                            <w:r>
                              <w:rPr>
                                <w:noProof/>
                              </w:rPr>
                              <w:t>1</w:t>
                            </w:r>
                          </w:ins>
                        </w:fldSimple>
                        <w:bookmarkEnd w:id="162"/>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164"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37640" w:rsidRDefault="00A37640"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37640" w:rsidRDefault="00A37640" w:rsidP="004E5433"/>
                    </w:txbxContent>
                  </v:textbox>
                  <w10:wrap type="topAndBottom" anchorx="margin" anchory="margin"/>
                </v:shape>
              </w:pict>
            </mc:Fallback>
          </mc:AlternateContent>
        </w:r>
      </w:del>
      <w:del w:id="165" w:author="Michael Decker" w:date="2020-03-01T16:24:00Z">
        <w:r w:rsidR="004E5433" w:rsidRPr="002248ED" w:rsidDel="001B4B22">
          <w:rPr>
            <w:rFonts w:cs="Times New Roman"/>
            <w:szCs w:val="24"/>
          </w:rPr>
          <w:tab/>
        </w:r>
      </w:del>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w:t>
      </w:r>
      <w:r w:rsidR="004E5433" w:rsidRPr="002248ED">
        <w:rPr>
          <w:rFonts w:cs="Times New Roman"/>
          <w:szCs w:val="24"/>
        </w:rPr>
        <w:lastRenderedPageBreak/>
        <w:t xml:space="preserve">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ins w:id="166" w:author="Michael Decker" w:date="2020-03-01T16:28:00Z">
        <w:r w:rsidR="00A91140">
          <w:rPr>
            <w:rFonts w:cs="Times New Roman"/>
            <w:szCs w:val="24"/>
          </w:rPr>
          <w:t xml:space="preserve"> </w:t>
        </w:r>
      </w:ins>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67"/>
      <w:commentRangeStart w:id="168"/>
      <w:r w:rsidRPr="002248ED">
        <w:rPr>
          <w:rFonts w:cs="Times New Roman"/>
          <w:szCs w:val="24"/>
        </w:rPr>
        <w:t xml:space="preserve">the average length of an English word is 4.7 characters. This means that in the same space of total characters, fifteen, on average 3 words would fit, assuming that it ends in a period and </w:t>
      </w:r>
      <w:commentRangeStart w:id="169"/>
      <w:commentRangeStart w:id="170"/>
      <w:r w:rsidRPr="002248ED">
        <w:rPr>
          <w:rFonts w:cs="Times New Roman"/>
          <w:szCs w:val="24"/>
        </w:rPr>
        <w:t xml:space="preserve">contains 2 spaces. </w:t>
      </w:r>
      <w:commentRangeEnd w:id="167"/>
      <w:r w:rsidR="005A5FEE">
        <w:rPr>
          <w:rStyle w:val="CommentReference"/>
        </w:rPr>
        <w:commentReference w:id="167"/>
      </w:r>
      <w:commentRangeEnd w:id="168"/>
      <w:r w:rsidR="00361F35">
        <w:rPr>
          <w:rStyle w:val="CommentReference"/>
        </w:rPr>
        <w:commentReference w:id="168"/>
      </w:r>
      <w:r w:rsidRPr="002248ED">
        <w:rPr>
          <w:rFonts w:cs="Times New Roman"/>
          <w:szCs w:val="24"/>
        </w:rPr>
        <w:t xml:space="preserve">Importantly, what this means is that spaces would be making up about 13% </w:t>
      </w:r>
      <w:commentRangeEnd w:id="169"/>
      <w:r w:rsidR="006F1104">
        <w:rPr>
          <w:rStyle w:val="CommentReference"/>
        </w:rPr>
        <w:commentReference w:id="169"/>
      </w:r>
      <w:commentRangeEnd w:id="170"/>
      <w:r w:rsidR="00A03C5E">
        <w:rPr>
          <w:rStyle w:val="CommentReference"/>
        </w:rPr>
        <w:commentReference w:id="170"/>
      </w:r>
      <w:r w:rsidRPr="002248ED">
        <w:rPr>
          <w:rFonts w:cs="Times New Roman"/>
          <w:szCs w:val="24"/>
        </w:rPr>
        <w:t>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example. These methods continue to hold true at different frequencies for a wide variety of </w:t>
      </w:r>
      <w:r w:rsidRPr="002248ED">
        <w:rPr>
          <w:rFonts w:cs="Times New Roman"/>
          <w:szCs w:val="24"/>
        </w:rPr>
        <w:lastRenderedPageBreak/>
        <w:t>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w:t>
      </w:r>
      <w:commentRangeStart w:id="171"/>
      <w:commentRangeStart w:id="172"/>
      <w:r w:rsidRPr="002248ED">
        <w:rPr>
          <w:rFonts w:cs="Times New Roman"/>
          <w:szCs w:val="24"/>
        </w:rPr>
        <w:t xml:space="preserve">at they remain in order by using key based verification. </w:t>
      </w:r>
      <w:commentRangeEnd w:id="171"/>
      <w:r w:rsidR="007E4742">
        <w:rPr>
          <w:rStyle w:val="CommentReference"/>
        </w:rPr>
        <w:commentReference w:id="171"/>
      </w:r>
      <w:commentRangeEnd w:id="172"/>
      <w:r w:rsidR="00A03C5E">
        <w:rPr>
          <w:rStyle w:val="CommentReference"/>
        </w:rPr>
        <w:commentReference w:id="172"/>
      </w:r>
      <w:r w:rsidRPr="002248ED">
        <w:rPr>
          <w:rFonts w:cs="Times New Roman"/>
          <w:szCs w:val="24"/>
        </w:rPr>
        <w:t>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73" w:name="_Ref34251031"/>
    </w:p>
    <w:bookmarkEnd w:id="173"/>
    <w:p w14:paraId="3BFFC495" w14:textId="5F0F2F1B" w:rsidR="00677769" w:rsidRPr="00B216D8" w:rsidRDefault="00677769" w:rsidP="00A03C5E">
      <w:pPr>
        <w:pStyle w:val="ChapterTitle"/>
      </w:pPr>
      <w:r w:rsidRPr="00B216D8">
        <w:t>Decision Trees</w:t>
      </w:r>
    </w:p>
    <w:p w14:paraId="0FA1A7B8" w14:textId="77777777" w:rsidR="003B034D" w:rsidRDefault="00677769" w:rsidP="00602FDF">
      <w:pPr>
        <w:rPr>
          <w:rFonts w:cs="Times New Roman"/>
          <w:szCs w:val="24"/>
        </w:rPr>
      </w:pPr>
      <w:del w:id="174" w:author="Michael Decker" w:date="2020-03-01T16:36:00Z">
        <w:r w:rsidDel="003B034D">
          <w:rPr>
            <w:rFonts w:cs="Times New Roman"/>
            <w:szCs w:val="24"/>
          </w:rPr>
          <w:tab/>
        </w:r>
      </w:del>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1E889166" w14:textId="0DE0CE49" w:rsidR="00214051" w:rsidRPr="002248ED" w:rsidDel="003B034D" w:rsidRDefault="003B034D" w:rsidP="00602FDF">
      <w:pPr>
        <w:rPr>
          <w:del w:id="175" w:author="Michael Decker" w:date="2020-03-01T16:38:00Z"/>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w:t>
      </w:r>
    </w:p>
    <w:p w14:paraId="0E2D1FC5" w14:textId="605E2BFD" w:rsidR="007517B2" w:rsidRPr="002248ED" w:rsidRDefault="00214051" w:rsidP="003B034D">
      <w:pPr>
        <w:rPr>
          <w:rFonts w:cs="Times New Roman"/>
          <w:szCs w:val="24"/>
        </w:rPr>
      </w:pPr>
      <w:del w:id="176" w:author="Michael Decker" w:date="2020-03-01T16:36:00Z">
        <w:r w:rsidRPr="002248ED" w:rsidDel="003B034D">
          <w:rPr>
            <w:rFonts w:cs="Times New Roman"/>
            <w:szCs w:val="24"/>
          </w:rPr>
          <w:tab/>
        </w:r>
      </w:del>
      <w:r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sidR="003B034D">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6C689154" w:rsidR="000578C2" w:rsidRPr="002248ED" w:rsidRDefault="007517B2" w:rsidP="00602FDF">
      <w:pPr>
        <w:rPr>
          <w:rFonts w:cs="Times New Roman"/>
          <w:szCs w:val="24"/>
        </w:rPr>
      </w:pPr>
      <w:del w:id="177" w:author="Michael Decker" w:date="2020-03-01T16:36:00Z">
        <w:r w:rsidRPr="002248ED" w:rsidDel="003B034D">
          <w:rPr>
            <w:rFonts w:cs="Times New Roman"/>
            <w:szCs w:val="24"/>
          </w:rPr>
          <w:tab/>
        </w:r>
      </w:del>
      <w:r w:rsidR="00C51363" w:rsidRPr="002248ED">
        <w:rPr>
          <w:rFonts w:cs="Times New Roman"/>
          <w:szCs w:val="24"/>
        </w:rPr>
        <w:t xml:space="preserve">In </w:t>
      </w:r>
      <w:proofErr w:type="spellStart"/>
      <w:r w:rsidR="00C51363" w:rsidRPr="002248ED">
        <w:rPr>
          <w:rFonts w:cs="Times New Roman"/>
          <w:szCs w:val="24"/>
        </w:rPr>
        <w:t>scikit</w:t>
      </w:r>
      <w:r w:rsidR="00AA01E8" w:rsidRPr="002248ED">
        <w:rPr>
          <w:rFonts w:cs="Times New Roman"/>
          <w:szCs w:val="24"/>
        </w:rPr>
        <w:t>-</w:t>
      </w:r>
      <w:r w:rsidR="00C51363" w:rsidRPr="002248ED">
        <w:rPr>
          <w:rFonts w:cs="Times New Roman"/>
          <w:szCs w:val="24"/>
        </w:rPr>
        <w:t>learn’s</w:t>
      </w:r>
      <w:proofErr w:type="spellEnd"/>
      <w:r w:rsidR="00C51363"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ins w:id="178" w:author="Michael Decker" w:date="2020-03-01T16:41:00Z">
        <w:r w:rsidR="006559D4">
          <w:rPr>
            <w:rFonts w:cs="Times New Roman"/>
            <w:szCs w:val="24"/>
          </w:rPr>
          <w:t xml:space="preserve"> </w:t>
        </w:r>
      </w:ins>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31589A4D" w:rsidR="003A2818" w:rsidRDefault="000578C2" w:rsidP="00602FDF">
      <w:pPr>
        <w:rPr>
          <w:rFonts w:cs="Times New Roman"/>
          <w:szCs w:val="24"/>
        </w:rPr>
      </w:pPr>
      <w:del w:id="179" w:author="Michael Decker" w:date="2020-03-01T16:36:00Z">
        <w:r w:rsidRPr="002248ED" w:rsidDel="003B034D">
          <w:rPr>
            <w:rFonts w:cs="Times New Roman"/>
            <w:szCs w:val="24"/>
          </w:rPr>
          <w:tab/>
        </w:r>
      </w:del>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rPr>
          <w:ins w:id="180" w:author="blake grills" w:date="2020-03-05T12:56:00Z"/>
        </w:rPr>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27B4C713" w:rsidR="003A2818" w:rsidRDefault="003A2818" w:rsidP="003A2818">
      <w:pPr>
        <w:pStyle w:val="Caption"/>
        <w:jc w:val="center"/>
        <w:rPr>
          <w:rFonts w:cs="Times New Roman"/>
          <w:szCs w:val="24"/>
        </w:rPr>
      </w:pPr>
      <w:bookmarkStart w:id="181" w:name="_Ref34305463"/>
      <w:r>
        <w:t xml:space="preserve">Figure </w:t>
      </w:r>
      <w:fldSimple w:instr=" SEQ Figure \* ARABIC ">
        <w:r>
          <w:rPr>
            <w:noProof/>
          </w:rPr>
          <w:t>2</w:t>
        </w:r>
      </w:fldSimple>
      <w:bookmarkEnd w:id="181"/>
      <w:r>
        <w:t xml:space="preserve"> IRIS DATASET DECISION TREE</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xml:space="preserve">. To add to this decision trees use a white box method, and all the rules created are made clearly visible; this allows all rules to be </w:t>
      </w:r>
      <w:commentRangeStart w:id="182"/>
      <w:r w:rsidRPr="002248ED">
        <w:rPr>
          <w:rFonts w:cs="Times New Roman"/>
          <w:szCs w:val="24"/>
        </w:rPr>
        <w:t>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w:t>
      </w:r>
      <w:proofErr w:type="spellStart"/>
      <w:r w:rsidR="00602FDF" w:rsidRPr="002248ED">
        <w:rPr>
          <w:rFonts w:cs="Times New Roman"/>
          <w:szCs w:val="24"/>
        </w:rPr>
        <w:t>scikit</w:t>
      </w:r>
      <w:proofErr w:type="spellEnd"/>
      <w:r w:rsidR="00602FDF" w:rsidRPr="002248ED">
        <w:rPr>
          <w:rFonts w:cs="Times New Roman"/>
          <w:szCs w:val="24"/>
        </w:rPr>
        <w:t>-learn developers]</w:t>
      </w:r>
      <w:r w:rsidR="00602FDF" w:rsidRPr="002248ED">
        <w:rPr>
          <w:rFonts w:cs="Times New Roman"/>
          <w:szCs w:val="24"/>
        </w:rPr>
        <w:fldChar w:fldCharType="end"/>
      </w:r>
      <w:r w:rsidR="00602FDF" w:rsidRPr="002248ED">
        <w:rPr>
          <w:rFonts w:cs="Times New Roman"/>
          <w:szCs w:val="24"/>
        </w:rPr>
        <w:t>.</w:t>
      </w:r>
      <w:commentRangeEnd w:id="182"/>
      <w:r w:rsidR="00D86CFE">
        <w:rPr>
          <w:rStyle w:val="CommentReference"/>
        </w:rPr>
        <w:commentReference w:id="182"/>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83" w:name="_Ref34310606"/>
    </w:p>
    <w:bookmarkEnd w:id="183"/>
    <w:p w14:paraId="089E1D19" w14:textId="085812FD" w:rsidR="000F384A" w:rsidRDefault="000F384A" w:rsidP="00114A1E">
      <w:pPr>
        <w:ind w:left="2880" w:firstLine="0"/>
        <w:rPr>
          <w:b/>
          <w:bCs/>
        </w:rPr>
        <w:pPrChange w:id="184" w:author="Michael Decker" w:date="2020-03-07T16:15:00Z">
          <w:pPr>
            <w:ind w:left="2880"/>
          </w:pPr>
        </w:pPrChange>
      </w:pPr>
      <w:r>
        <w:rPr>
          <w:b/>
          <w:bCs/>
        </w:rPr>
        <w:t xml:space="preserve">      </w:t>
      </w:r>
      <w:r w:rsidRPr="000F384A">
        <w:rPr>
          <w:b/>
          <w:bCs/>
        </w:rPr>
        <w:t>Methodology</w:t>
      </w:r>
      <w:ins w:id="185" w:author="Michael Decker" w:date="2020-03-07T16:14:00Z">
        <w:r w:rsidR="00114A1E">
          <w:rPr>
            <w:b/>
            <w:bCs/>
          </w:rPr>
          <w:t xml:space="preserve"> &amp; Experimental Setup</w:t>
        </w:r>
      </w:ins>
    </w:p>
    <w:p w14:paraId="083D0DCE" w14:textId="448123F0" w:rsidR="00611A11" w:rsidRDefault="00611A11" w:rsidP="000F384A">
      <w:pPr>
        <w:rPr>
          <w:ins w:id="186" w:author="Michael Decker" w:date="2020-03-07T16:12:00Z"/>
        </w:rPr>
      </w:pPr>
      <w:commentRangeStart w:id="187"/>
      <w:ins w:id="188" w:author="Michael Decker" w:date="2020-03-07T16:11:00Z">
        <w:r>
          <w:t xml:space="preserve">In this chapter, we present the methodology we used for </w:t>
        </w:r>
      </w:ins>
      <w:ins w:id="189" w:author="Michael Decker" w:date="2020-03-07T16:12:00Z">
        <w:r>
          <w:t>applying decision trees and obtaining our results</w:t>
        </w:r>
      </w:ins>
      <w:ins w:id="190" w:author="Michael Decker" w:date="2020-03-07T16:14:00Z">
        <w:r w:rsidR="00114A1E">
          <w:t xml:space="preserve">, as well as, how we setup the </w:t>
        </w:r>
        <w:proofErr w:type="gramStart"/>
        <w:r w:rsidR="00114A1E">
          <w:t>experiment.</w:t>
        </w:r>
      </w:ins>
      <w:ins w:id="191" w:author="Michael Decker" w:date="2020-03-07T16:12:00Z">
        <w:r>
          <w:t>.</w:t>
        </w:r>
        <w:commentRangeEnd w:id="187"/>
        <w:proofErr w:type="gramEnd"/>
        <w:r>
          <w:rPr>
            <w:rStyle w:val="CommentReference"/>
          </w:rPr>
          <w:commentReference w:id="187"/>
        </w:r>
      </w:ins>
    </w:p>
    <w:p w14:paraId="3103F802" w14:textId="77777777" w:rsidR="00611A11" w:rsidRDefault="00611A11" w:rsidP="000F384A">
      <w:pPr>
        <w:rPr>
          <w:ins w:id="192" w:author="Michael Decker" w:date="2020-03-07T16:12:00Z"/>
        </w:rPr>
      </w:pPr>
    </w:p>
    <w:p w14:paraId="5214239C" w14:textId="294757E7" w:rsidR="000F384A" w:rsidRDefault="007D0598" w:rsidP="000F384A">
      <w:commentRangeStart w:id="193"/>
      <w:r>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commentRangeEnd w:id="193"/>
      <w:r w:rsidR="00114A1E">
        <w:rPr>
          <w:rStyle w:val="CommentReference"/>
        </w:rPr>
        <w:commentReference w:id="193"/>
      </w:r>
    </w:p>
    <w:p w14:paraId="6230859E" w14:textId="5014EE0F" w:rsidR="00524E58" w:rsidRDefault="00524E58" w:rsidP="000F384A">
      <w:r>
        <w:lastRenderedPageBreak/>
        <w:t xml:space="preserve">The first step of creating our decision tree is to split the </w:t>
      </w:r>
      <w:commentRangeStart w:id="194"/>
      <w:r>
        <w:t xml:space="preserve">data frame </w:t>
      </w:r>
      <w:commentRangeEnd w:id="194"/>
      <w:r w:rsidR="00114A1E">
        <w:rPr>
          <w:rStyle w:val="CommentReference"/>
        </w:rPr>
        <w:commentReference w:id="194"/>
      </w:r>
      <w:r>
        <w:t xml:space="preserve">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21F300AC" w:rsidR="00903314" w:rsidRDefault="00903314" w:rsidP="00903314">
      <w:pPr>
        <w:pStyle w:val="Caption"/>
        <w:keepNext/>
        <w:jc w:val="center"/>
      </w:pPr>
      <w:bookmarkStart w:id="196" w:name="_Ref34324168"/>
      <w:bookmarkStart w:id="197" w:name="_Ref34324152"/>
      <w:r>
        <w:t xml:space="preserve">Table </w:t>
      </w:r>
      <w:fldSimple w:instr=" SEQ Table \* ARABIC ">
        <w:r>
          <w:rPr>
            <w:noProof/>
          </w:rPr>
          <w:t>3</w:t>
        </w:r>
      </w:fldSimple>
      <w:bookmarkEnd w:id="196"/>
      <w:r>
        <w:t xml:space="preserve"> HUERISTIC EQUATIONS</w:t>
      </w:r>
      <w:bookmarkEnd w:id="197"/>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lastRenderedPageBreak/>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pPr>
        <w:spacing w:line="259" w:lineRule="auto"/>
        <w:ind w:firstLine="0"/>
        <w:rPr>
          <w:b/>
          <w:bCs/>
        </w:rPr>
        <w:pPrChange w:id="198" w:author="blake grills" w:date="2020-03-05T14:08:00Z">
          <w:pPr>
            <w:ind w:left="2880"/>
          </w:pPr>
        </w:pPrChange>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99" w:name="_Ref34251039"/>
    </w:p>
    <w:bookmarkEnd w:id="199"/>
    <w:p w14:paraId="38EB8C60" w14:textId="77777777" w:rsidR="004E5433" w:rsidRPr="00B216D8" w:rsidRDefault="004E5433" w:rsidP="00904867">
      <w:pPr>
        <w:pStyle w:val="ChapterTitle"/>
      </w:pPr>
      <w:r>
        <w:t>Results</w:t>
      </w:r>
    </w:p>
    <w:p w14:paraId="3F7507C8" w14:textId="68D88FD7" w:rsidR="004E5433" w:rsidRPr="002248ED" w:rsidRDefault="004E5433" w:rsidP="004E5433">
      <w:pPr>
        <w:rPr>
          <w:rFonts w:cs="Times New Roman"/>
          <w:noProof/>
          <w:szCs w:val="24"/>
        </w:rPr>
      </w:pPr>
      <w:del w:id="200" w:author="Michael Decker" w:date="2020-03-01T16:51:00Z">
        <w:r w:rsidDel="00B216D8">
          <w:tab/>
        </w:r>
      </w:del>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761686C" w:rsidR="004E5433" w:rsidRPr="002248ED" w:rsidRDefault="001103A7" w:rsidP="003C405C">
      <w:pPr>
        <w:pStyle w:val="Caption"/>
        <w:jc w:val="center"/>
        <w:rPr>
          <w:rFonts w:cs="Times New Roman"/>
          <w:sz w:val="24"/>
          <w:szCs w:val="24"/>
        </w:rPr>
      </w:pPr>
      <w:bookmarkStart w:id="201" w:name="_Ref33646320"/>
      <w:bookmarkStart w:id="202"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203" w:author="blake grills" w:date="2020-03-05T12:56:00Z">
        <w:r w:rsidR="003A2818">
          <w:rPr>
            <w:rFonts w:cs="Times New Roman"/>
            <w:noProof/>
            <w:sz w:val="24"/>
            <w:szCs w:val="24"/>
          </w:rPr>
          <w:t>3</w:t>
        </w:r>
      </w:ins>
      <w:r w:rsidR="00AB11E8" w:rsidRPr="002248ED">
        <w:rPr>
          <w:rFonts w:cs="Times New Roman"/>
          <w:noProof/>
          <w:sz w:val="24"/>
          <w:szCs w:val="24"/>
        </w:rPr>
        <w:fldChar w:fldCharType="end"/>
      </w:r>
      <w:bookmarkEnd w:id="201"/>
      <w:r w:rsidRPr="002248ED">
        <w:rPr>
          <w:rFonts w:cs="Times New Roman"/>
          <w:sz w:val="24"/>
          <w:szCs w:val="24"/>
        </w:rPr>
        <w:t xml:space="preserve"> D</w:t>
      </w:r>
      <w:r w:rsidR="00475CBB" w:rsidRPr="002248ED">
        <w:rPr>
          <w:rFonts w:cs="Times New Roman"/>
          <w:sz w:val="24"/>
          <w:szCs w:val="24"/>
        </w:rPr>
        <w:t>ECISION TREE SAMPLE</w:t>
      </w:r>
      <w:bookmarkEnd w:id="202"/>
    </w:p>
    <w:p w14:paraId="183BE15A" w14:textId="3841E875" w:rsidR="004E5433" w:rsidRPr="002248ED" w:rsidRDefault="004E5433" w:rsidP="004E5433">
      <w:pPr>
        <w:rPr>
          <w:rFonts w:cs="Times New Roman"/>
          <w:szCs w:val="24"/>
        </w:rPr>
      </w:pPr>
      <w:commentRangeStart w:id="204"/>
      <w:commentRangeStart w:id="205"/>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204"/>
      <w:r w:rsidR="00B46AA6">
        <w:rPr>
          <w:rStyle w:val="CommentReference"/>
        </w:rPr>
        <w:commentReference w:id="204"/>
      </w:r>
      <w:commentRangeEnd w:id="205"/>
      <w:r w:rsidR="00245E88">
        <w:rPr>
          <w:rStyle w:val="CommentReference"/>
        </w:rPr>
        <w:commentReference w:id="205"/>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422D78F7" w:rsidR="009C48F3" w:rsidRPr="002248ED" w:rsidRDefault="009C48F3" w:rsidP="00AE132E">
      <w:pPr>
        <w:pStyle w:val="Caption"/>
        <w:keepNext/>
        <w:jc w:val="center"/>
        <w:rPr>
          <w:rFonts w:cs="Times New Roman"/>
          <w:sz w:val="24"/>
          <w:szCs w:val="24"/>
        </w:rPr>
      </w:pPr>
      <w:bookmarkStart w:id="206" w:name="_Ref33646702"/>
      <w:bookmarkStart w:id="207"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208" w:author="blake grills" w:date="2020-03-05T18:08:00Z">
        <w:r w:rsidR="00903314">
          <w:rPr>
            <w:rFonts w:cs="Times New Roman"/>
            <w:noProof/>
            <w:sz w:val="24"/>
            <w:szCs w:val="24"/>
          </w:rPr>
          <w:t>4</w:t>
        </w:r>
      </w:ins>
      <w:r w:rsidR="00AB11E8" w:rsidRPr="002248ED">
        <w:rPr>
          <w:rFonts w:cs="Times New Roman"/>
          <w:noProof/>
          <w:sz w:val="24"/>
          <w:szCs w:val="24"/>
        </w:rPr>
        <w:fldChar w:fldCharType="end"/>
      </w:r>
      <w:bookmarkEnd w:id="206"/>
      <w:r w:rsidRPr="002248ED">
        <w:rPr>
          <w:rFonts w:cs="Times New Roman"/>
          <w:sz w:val="24"/>
          <w:szCs w:val="24"/>
        </w:rPr>
        <w:t xml:space="preserve"> </w:t>
      </w:r>
      <w:r w:rsidR="005A459A" w:rsidRPr="002248ED">
        <w:rPr>
          <w:rFonts w:cs="Times New Roman"/>
          <w:sz w:val="24"/>
          <w:szCs w:val="24"/>
        </w:rPr>
        <w:t>LINE BREAKDOWN SAMPLE</w:t>
      </w:r>
      <w:bookmarkEnd w:id="207"/>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commentRangeStart w:id="209"/>
      <w:commentRangeStart w:id="210"/>
      <w:r w:rsidRPr="002248ED">
        <w:rPr>
          <w:rFonts w:cs="Times New Roman"/>
          <w:szCs w:val="24"/>
        </w:rPr>
        <w:t xml:space="preserve">It is still very relevant to our decision-making process. Third, because decision trees are a white box model, we can verify all of the decisions through either Boolean or mathematical approaches. </w:t>
      </w:r>
      <w:commentRangeEnd w:id="209"/>
      <w:r w:rsidR="00683397">
        <w:rPr>
          <w:rStyle w:val="CommentReference"/>
        </w:rPr>
        <w:commentReference w:id="209"/>
      </w:r>
      <w:commentRangeEnd w:id="210"/>
      <w:r w:rsidR="00245E88">
        <w:rPr>
          <w:rStyle w:val="CommentReference"/>
        </w:rPr>
        <w:commentReference w:id="210"/>
      </w:r>
      <w:r w:rsidRPr="002248ED">
        <w:rPr>
          <w:rFonts w:cs="Times New Roman"/>
          <w:szCs w:val="24"/>
        </w:rPr>
        <w:t>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del w:id="211" w:author="Michael Decker" w:date="2020-03-01T17:17:00Z">
        <w:r w:rsidRPr="002248ED" w:rsidDel="006F1104">
          <w:rPr>
            <w:rFonts w:cs="Times New Roman"/>
            <w:szCs w:val="24"/>
          </w:rPr>
          <w:tab/>
        </w:r>
      </w:del>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del w:id="212" w:author="Michael Decker" w:date="2020-03-01T17:17:00Z">
        <w:r w:rsidRPr="002248ED" w:rsidDel="006F1104">
          <w:rPr>
            <w:rFonts w:cs="Times New Roman"/>
            <w:szCs w:val="24"/>
          </w:rPr>
          <w:lastRenderedPageBreak/>
          <w:tab/>
        </w:r>
      </w:del>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w:t>
      </w:r>
      <w:commentRangeStart w:id="213"/>
      <w:r w:rsidRPr="002248ED">
        <w:rPr>
          <w:rFonts w:cs="Times New Roman"/>
          <w:szCs w:val="24"/>
        </w:rPr>
        <w:t>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commentRangeEnd w:id="213"/>
      <w:r w:rsidR="002F6FC9">
        <w:rPr>
          <w:rStyle w:val="CommentReference"/>
        </w:rPr>
        <w:commentReference w:id="213"/>
      </w:r>
    </w:p>
    <w:p w14:paraId="04BA7783" w14:textId="5EB1972B" w:rsidR="006D1180" w:rsidRPr="002248ED" w:rsidRDefault="006D1180" w:rsidP="00B45F99">
      <w:pPr>
        <w:pStyle w:val="Caption"/>
        <w:keepNext/>
        <w:jc w:val="center"/>
        <w:rPr>
          <w:rFonts w:cs="Times New Roman"/>
          <w:sz w:val="24"/>
          <w:szCs w:val="24"/>
        </w:rPr>
      </w:pPr>
      <w:bookmarkStart w:id="214" w:name="_Ref32772875"/>
      <w:bookmarkStart w:id="215" w:name="_Ref33019599"/>
      <w:commentRangeStart w:id="216"/>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217" w:author="blake grills" w:date="2020-03-05T18:08:00Z">
        <w:r w:rsidR="00903314">
          <w:rPr>
            <w:rFonts w:cs="Times New Roman"/>
            <w:noProof/>
            <w:sz w:val="24"/>
            <w:szCs w:val="24"/>
          </w:rPr>
          <w:t>5</w:t>
        </w:r>
      </w:ins>
      <w:r w:rsidR="00AB11E8" w:rsidRPr="002248ED">
        <w:rPr>
          <w:rFonts w:cs="Times New Roman"/>
          <w:noProof/>
          <w:sz w:val="24"/>
          <w:szCs w:val="24"/>
        </w:rPr>
        <w:fldChar w:fldCharType="end"/>
      </w:r>
      <w:r w:rsidRPr="002248ED">
        <w:rPr>
          <w:rFonts w:cs="Times New Roman"/>
          <w:sz w:val="24"/>
          <w:szCs w:val="24"/>
        </w:rPr>
        <w:t xml:space="preserve"> H</w:t>
      </w:r>
      <w:bookmarkEnd w:id="214"/>
      <w:r w:rsidR="00B45F99" w:rsidRPr="002248ED">
        <w:rPr>
          <w:rFonts w:cs="Times New Roman"/>
          <w:sz w:val="24"/>
          <w:szCs w:val="24"/>
        </w:rPr>
        <w:t>EURISTICS</w:t>
      </w:r>
      <w:bookmarkEnd w:id="215"/>
      <w:commentRangeEnd w:id="216"/>
      <w:r w:rsidR="002F6FC9">
        <w:rPr>
          <w:rStyle w:val="CommentReference"/>
          <w:i w:val="0"/>
          <w:iCs w:val="0"/>
          <w:color w:val="auto"/>
        </w:rPr>
        <w:commentReference w:id="216"/>
      </w:r>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218" w:author="Michael Decker" w:date="2020-02-24T17:13:00Z">
        <w:r>
          <w:rPr>
            <w:rFonts w:cs="Times New Roman"/>
            <w:szCs w:val="24"/>
          </w:rPr>
          <w:br w:type="textWrapping" w:clear="all"/>
        </w:r>
      </w:ins>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19" w:name="_Ref32599906"/>
    </w:p>
    <w:bookmarkEnd w:id="219"/>
    <w:p w14:paraId="2107695A" w14:textId="77777777" w:rsidR="004E5433" w:rsidRPr="00B216D8" w:rsidRDefault="004E5433" w:rsidP="00904867">
      <w:pPr>
        <w:pStyle w:val="ChapterTitle"/>
      </w:pPr>
      <w:r>
        <w:t>Threats to Validity</w:t>
      </w:r>
    </w:p>
    <w:p w14:paraId="5246B550" w14:textId="555D4995" w:rsidR="007E0745" w:rsidRPr="002248ED" w:rsidRDefault="004E5433" w:rsidP="004E5433">
      <w:pPr>
        <w:rPr>
          <w:rFonts w:cs="Times New Roman"/>
          <w:szCs w:val="24"/>
        </w:rPr>
      </w:pPr>
      <w:del w:id="220" w:author="Michael Decker" w:date="2020-03-01T17:20:00Z">
        <w:r w:rsidDel="002F6FC9">
          <w:tab/>
        </w:r>
      </w:del>
      <w:r w:rsidRPr="002248ED">
        <w:rPr>
          <w:rFonts w:cs="Times New Roman"/>
          <w:szCs w:val="24"/>
        </w:rPr>
        <w:t xml:space="preserve">Throughout the duration of our research there have been a few different points that point to threats to validity that we </w:t>
      </w:r>
      <w:commentRangeStart w:id="221"/>
      <w:r w:rsidRPr="002248ED">
        <w:rPr>
          <w:rFonts w:cs="Times New Roman"/>
          <w:szCs w:val="24"/>
        </w:rPr>
        <w:t xml:space="preserve">hope to both mitigate </w:t>
      </w:r>
      <w:commentRangeEnd w:id="221"/>
      <w:r w:rsidR="009A117A">
        <w:rPr>
          <w:rStyle w:val="CommentReference"/>
        </w:rPr>
        <w:commentReference w:id="221"/>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22" w:name="_Ref33017647"/>
      <w:commentRangeStart w:id="223"/>
      <w:r w:rsidRPr="002248ED">
        <w:t>External Validity</w:t>
      </w:r>
      <w:bookmarkEnd w:id="222"/>
      <w:commentRangeEnd w:id="223"/>
      <w:r w:rsidR="00B94844">
        <w:rPr>
          <w:rStyle w:val="CommentReference"/>
          <w:rFonts w:eastAsiaTheme="minorHAnsi" w:cstheme="minorBidi"/>
          <w:b w:val="0"/>
          <w:bCs w:val="0"/>
          <w:color w:val="auto"/>
        </w:rPr>
        <w:commentReference w:id="223"/>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24" w:name="_Ref33018411"/>
      <w:r w:rsidRPr="002248ED">
        <w:t>Internal Validity</w:t>
      </w:r>
      <w:bookmarkEnd w:id="224"/>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59079468"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225" w:author="blake grills" w:date="2020-03-05T12:56:00Z">
        <w:r w:rsidR="003A2818">
          <w:rPr>
            <w:rFonts w:cs="Times New Roman"/>
            <w:noProof/>
            <w:sz w:val="24"/>
            <w:szCs w:val="24"/>
          </w:rPr>
          <w:t>4</w:t>
        </w:r>
      </w:ins>
      <w:del w:id="226" w:author="blake grills" w:date="2020-03-05T12:56:00Z">
        <w:r w:rsidR="002C6D7F" w:rsidRPr="002248ED" w:rsidDel="003A2818">
          <w:rPr>
            <w:rFonts w:cs="Times New Roman"/>
            <w:noProof/>
            <w:sz w:val="24"/>
            <w:szCs w:val="24"/>
          </w:rPr>
          <w:delText>3</w:delText>
        </w:r>
      </w:del>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640405AE"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ins w:id="227" w:author="blake grills" w:date="2020-03-05T12:56:00Z">
        <w:r w:rsidR="003A2818">
          <w:rPr>
            <w:rFonts w:cs="Times New Roman"/>
            <w:noProof/>
            <w:sz w:val="24"/>
            <w:szCs w:val="24"/>
          </w:rPr>
          <w:t>5</w:t>
        </w:r>
      </w:ins>
      <w:del w:id="228" w:author="blake grills" w:date="2020-03-05T12:56:00Z">
        <w:r w:rsidR="002C6D7F" w:rsidRPr="002248ED" w:rsidDel="003A2818">
          <w:rPr>
            <w:rFonts w:cs="Times New Roman"/>
            <w:noProof/>
            <w:sz w:val="24"/>
            <w:szCs w:val="24"/>
          </w:rPr>
          <w:delText>4</w:delText>
        </w:r>
      </w:del>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229"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30" w:name="_Ref33719271"/>
    </w:p>
    <w:bookmarkEnd w:id="230"/>
    <w:p w14:paraId="2BB82A63" w14:textId="77777777" w:rsidR="004E5433" w:rsidRPr="00347B64" w:rsidRDefault="004E5433" w:rsidP="00F357C5">
      <w:pPr>
        <w:pStyle w:val="ChapterTitle"/>
      </w:pPr>
      <w:r>
        <w:t>Future Works</w:t>
      </w:r>
    </w:p>
    <w:p w14:paraId="533EEC68" w14:textId="77777777" w:rsidR="004E5433" w:rsidRDefault="004E5433" w:rsidP="004E5433">
      <w:pPr>
        <w:rPr>
          <w:rFonts w:cs="Times New Roman"/>
          <w:szCs w:val="24"/>
        </w:rPr>
      </w:pPr>
      <w:del w:id="231" w:author="Michael Decker" w:date="2020-03-01T18:10:00Z">
        <w:r w:rsidDel="00B14E23">
          <w:tab/>
        </w:r>
      </w:del>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del w:id="232" w:author="Michael Decker" w:date="2020-03-01T18:12:00Z">
        <w:r w:rsidDel="00B14E23">
          <w:rPr>
            <w:rFonts w:cs="Times New Roman"/>
            <w:szCs w:val="24"/>
          </w:rPr>
          <w:tab/>
        </w:r>
      </w:del>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del w:id="233" w:author="Michael Decker" w:date="2020-03-01T18:13:00Z">
        <w:r w:rsidDel="00B14E23">
          <w:rPr>
            <w:rFonts w:cs="Times New Roman"/>
            <w:szCs w:val="24"/>
          </w:rPr>
          <w:tab/>
        </w:r>
      </w:del>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del w:id="234" w:author="Michael Decker" w:date="2020-03-01T18:13:00Z">
        <w:r w:rsidDel="00B14E23">
          <w:rPr>
            <w:rFonts w:cs="Times New Roman"/>
            <w:szCs w:val="24"/>
          </w:rPr>
          <w:lastRenderedPageBreak/>
          <w:tab/>
        </w:r>
      </w:del>
      <w:r>
        <w:rPr>
          <w:rFonts w:cs="Times New Roman"/>
          <w:szCs w:val="24"/>
        </w:rPr>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35" w:name="_Ref33719289"/>
    </w:p>
    <w:bookmarkEnd w:id="235"/>
    <w:p w14:paraId="76CAE88D" w14:textId="77777777" w:rsidR="004E5433" w:rsidRPr="00347B64" w:rsidRDefault="004E5433" w:rsidP="00F357C5">
      <w:pPr>
        <w:pStyle w:val="ChapterTitle"/>
      </w:pPr>
      <w:commentRangeStart w:id="236"/>
      <w:commentRangeStart w:id="237"/>
      <w:r>
        <w:t>Conclusion</w:t>
      </w:r>
    </w:p>
    <w:p w14:paraId="61484FA6" w14:textId="6A4B98A4" w:rsidR="004E5433" w:rsidRPr="002248ED" w:rsidRDefault="004E5433" w:rsidP="004E5433">
      <w:pPr>
        <w:rPr>
          <w:rFonts w:cs="Times New Roman"/>
          <w:szCs w:val="24"/>
        </w:rPr>
      </w:pPr>
      <w:del w:id="238" w:author="Michael Decker" w:date="2020-03-01T18:15:00Z">
        <w:r w:rsidDel="00B14E23">
          <w:tab/>
        </w:r>
      </w:del>
      <w:r w:rsidRPr="002248ED">
        <w:rPr>
          <w:rFonts w:cs="Times New Roman"/>
          <w:szCs w:val="24"/>
        </w:rPr>
        <w:t xml:space="preserve">The </w:t>
      </w:r>
      <w:commentRangeEnd w:id="236"/>
      <w:r w:rsidR="00D0230C">
        <w:rPr>
          <w:rStyle w:val="CommentReference"/>
        </w:rPr>
        <w:commentReference w:id="236"/>
      </w:r>
      <w:commentRangeEnd w:id="237"/>
      <w:r w:rsidR="0069326F">
        <w:rPr>
          <w:rStyle w:val="CommentReference"/>
        </w:rPr>
        <w:commentReference w:id="237"/>
      </w:r>
      <w:r w:rsidRPr="002248ED">
        <w:rPr>
          <w:rFonts w:cs="Times New Roman"/>
          <w:szCs w:val="24"/>
        </w:rPr>
        <w:t xml:space="preserve">field of natural language processing is old, and fraught with a number of large problems, not the least of which is how to deal with the complexities of human language. Our research has provided two major findings in the analysis of comments within </w:t>
      </w:r>
      <w:del w:id="239" w:author="Michael Decker" w:date="2020-03-01T18:15:00Z">
        <w:r w:rsidRPr="002248ED" w:rsidDel="00B14E23">
          <w:rPr>
            <w:rFonts w:cs="Times New Roman"/>
            <w:szCs w:val="24"/>
          </w:rPr>
          <w:delText xml:space="preserve">scripts </w:delText>
        </w:r>
      </w:del>
      <w:r w:rsidR="00B14E23">
        <w:rPr>
          <w:rFonts w:cs="Times New Roman"/>
          <w:szCs w:val="24"/>
        </w:rPr>
        <w:t>software</w:t>
      </w:r>
      <w:r w:rsidR="00B14E23" w:rsidRPr="002248ED">
        <w:rPr>
          <w:rFonts w:cs="Times New Roman"/>
          <w:szCs w:val="24"/>
        </w:rPr>
        <w:t xml:space="preserve"> </w:t>
      </w:r>
      <w:r w:rsidRPr="002248ED">
        <w:rPr>
          <w:rFonts w:cs="Times New Roman"/>
          <w:szCs w:val="24"/>
        </w:rPr>
        <w:t xml:space="preserve">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del w:id="240" w:author="Michael Decker" w:date="2020-03-01T18:17:00Z">
        <w:r w:rsidRPr="002248ED" w:rsidDel="0069326F">
          <w:rPr>
            <w:rFonts w:cs="Times New Roman"/>
            <w:szCs w:val="24"/>
          </w:rPr>
          <w:lastRenderedPageBreak/>
          <w:tab/>
        </w:r>
      </w:del>
      <w:r w:rsidRPr="002248ED">
        <w:rPr>
          <w:rFonts w:cs="Times New Roman"/>
          <w:szCs w:val="24"/>
        </w:rPr>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A37640" w:rsidRDefault="00A37640">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4" w:author="Michael Decker" w:date="2020-03-07T14:45:00Z" w:initials="MD">
    <w:p w14:paraId="6820115B" w14:textId="58775020" w:rsidR="00A37640" w:rsidRDefault="00A37640">
      <w:pPr>
        <w:pStyle w:val="CommentText"/>
      </w:pPr>
      <w:r>
        <w:rPr>
          <w:rStyle w:val="CommentReference"/>
        </w:rPr>
        <w:annotationRef/>
      </w:r>
      <w:r>
        <w:t xml:space="preserve">How is his </w:t>
      </w:r>
      <w:proofErr w:type="spellStart"/>
      <w:r>
        <w:t>relavent</w:t>
      </w:r>
      <w:proofErr w:type="spellEnd"/>
      <w:r>
        <w:t xml:space="preserve">.  This seems like this should come much earlier.  Before you talk about comments.  </w:t>
      </w:r>
      <w:proofErr w:type="gramStart"/>
      <w:r>
        <w:t>Than</w:t>
      </w:r>
      <w:proofErr w:type="gramEnd"/>
      <w:r>
        <w:t xml:space="preserve"> say part of this comprehension and process is comments…</w:t>
      </w:r>
    </w:p>
  </w:comment>
  <w:comment w:id="5" w:author="Michael Decker" w:date="2020-03-07T14:46:00Z" w:initials="MD">
    <w:p w14:paraId="398213CC" w14:textId="51B34A64" w:rsidR="00A37640" w:rsidRDefault="00A37640">
      <w:pPr>
        <w:pStyle w:val="CommentText"/>
      </w:pPr>
      <w:r>
        <w:rPr>
          <w:rStyle w:val="CommentReference"/>
        </w:rPr>
        <w:annotationRef/>
      </w:r>
      <w:r>
        <w:t>This also goes before start talking about comments</w:t>
      </w:r>
    </w:p>
  </w:comment>
  <w:comment w:id="9" w:author="Michael Decker" w:date="2020-02-29T17:42:00Z" w:initials="MD">
    <w:p w14:paraId="04EADD61" w14:textId="520B06BA" w:rsidR="00A37640" w:rsidRDefault="00A37640">
      <w:pPr>
        <w:pStyle w:val="CommentText"/>
      </w:pPr>
      <w:r>
        <w:rPr>
          <w:rStyle w:val="CommentReference"/>
        </w:rPr>
        <w:annotationRef/>
      </w:r>
      <w:r>
        <w:t>More on why it is a problem first.  Build up the problem first and then talk about we are going to solve it.  This might just be removing the problem we are trying to alleviate at this point.</w:t>
      </w:r>
    </w:p>
  </w:comment>
  <w:comment w:id="11" w:author="Michael Decker" w:date="2020-03-07T14:47:00Z" w:initials="MD">
    <w:p w14:paraId="3F62D8F3" w14:textId="4A9FA437" w:rsidR="00A37640" w:rsidRDefault="00A37640">
      <w:pPr>
        <w:pStyle w:val="CommentText"/>
      </w:pPr>
      <w:r>
        <w:rPr>
          <w:rStyle w:val="CommentReference"/>
        </w:rPr>
        <w:annotationRef/>
      </w:r>
      <w:r>
        <w:t>Comprehension should be first point you make.  Then brink up the others.  It also is a distractor from the code (gets in the way of reading).</w:t>
      </w:r>
    </w:p>
  </w:comment>
  <w:comment w:id="12" w:author="Michael Decker" w:date="2020-02-29T17:53:00Z" w:initials="MD">
    <w:p w14:paraId="54D1B7BC" w14:textId="27735927" w:rsidR="00A37640" w:rsidRDefault="00A37640">
      <w:pPr>
        <w:pStyle w:val="CommentText"/>
      </w:pPr>
      <w:r>
        <w:rPr>
          <w:rStyle w:val="CommentReference"/>
        </w:rPr>
        <w:annotationRef/>
      </w:r>
      <w:r>
        <w:t>Cite cases.</w:t>
      </w:r>
    </w:p>
  </w:comment>
  <w:comment w:id="13" w:author="blake grills" w:date="2020-03-03T13:49:00Z" w:initials="bg">
    <w:p w14:paraId="3C7E9F73" w14:textId="55E8BBF3" w:rsidR="00A37640" w:rsidRDefault="00A37640">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14" w:author="Michael Decker" w:date="2020-03-07T14:54:00Z" w:initials="MD">
    <w:p w14:paraId="076C43D8" w14:textId="6FB54B1F" w:rsidR="00A37640" w:rsidRDefault="00A37640">
      <w:pPr>
        <w:pStyle w:val="CommentText"/>
      </w:pPr>
      <w:r>
        <w:rPr>
          <w:rStyle w:val="CommentReference"/>
        </w:rPr>
        <w:annotationRef/>
      </w:r>
      <w:r>
        <w:t>They can just be news articles</w:t>
      </w:r>
    </w:p>
  </w:comment>
  <w:comment w:id="25" w:author="Michael Decker" w:date="2020-03-07T14:57:00Z" w:initials="MD">
    <w:p w14:paraId="7091D219" w14:textId="4E4BBCE1" w:rsidR="00A37640" w:rsidRDefault="00A37640">
      <w:pPr>
        <w:pStyle w:val="CommentText"/>
      </w:pPr>
      <w:r>
        <w:rPr>
          <w:rStyle w:val="CommentReference"/>
        </w:rPr>
        <w:annotationRef/>
      </w:r>
      <w:r>
        <w:t>More high level first.  The approach we take to automatically identifying commented out code is to apply the machine learning technique decision trees.  As decision trees are a form of supervised learning, talk about data set here, then talk about how you process comments.</w:t>
      </w:r>
    </w:p>
  </w:comment>
  <w:comment w:id="30" w:author="Michael Decker" w:date="2020-03-07T15:00:00Z" w:initials="MD">
    <w:p w14:paraId="46E6CFC0" w14:textId="3D2A45FD" w:rsidR="00A37640" w:rsidRDefault="00A37640">
      <w:pPr>
        <w:pStyle w:val="CommentText"/>
      </w:pPr>
      <w:r>
        <w:rPr>
          <w:rStyle w:val="CommentReference"/>
        </w:rPr>
        <w:annotationRef/>
      </w:r>
      <w:r>
        <w:t>Think about these and flush them out into better questions.  I do a better job in the first</w:t>
      </w:r>
    </w:p>
  </w:comment>
  <w:comment w:id="54" w:author="Michael Decker" w:date="2020-03-07T15:17:00Z" w:initials="MD">
    <w:p w14:paraId="28E24762" w14:textId="0242B280" w:rsidR="00F54855" w:rsidRDefault="00F54855">
      <w:pPr>
        <w:pStyle w:val="CommentText"/>
      </w:pPr>
      <w:r>
        <w:rPr>
          <w:rStyle w:val="CommentReference"/>
        </w:rPr>
        <w:annotationRef/>
      </w:r>
      <w:r>
        <w:t>Probably something you don’t have enough of</w:t>
      </w:r>
    </w:p>
  </w:comment>
  <w:comment w:id="72" w:author="Michael Decker" w:date="2020-03-07T15:21:00Z" w:initials="MD">
    <w:p w14:paraId="1BBDB5C7" w14:textId="6392EB3C" w:rsidR="00D06A7E" w:rsidRDefault="00D06A7E">
      <w:pPr>
        <w:pStyle w:val="CommentText"/>
      </w:pPr>
      <w:r>
        <w:rPr>
          <w:rStyle w:val="CommentReference"/>
        </w:rPr>
        <w:annotationRef/>
      </w:r>
      <w:r>
        <w:t>Good writeup, need a bit more detail here.</w:t>
      </w:r>
    </w:p>
  </w:comment>
  <w:comment w:id="75" w:author="Michael Decker" w:date="2020-03-07T15:38:00Z" w:initials="MD">
    <w:p w14:paraId="4D77BF7E" w14:textId="67401518" w:rsidR="00C01AA5" w:rsidRDefault="00C01AA5">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76" w:author="Michael Decker" w:date="2020-03-07T15:31:00Z" w:initials="MD">
    <w:p w14:paraId="5524E79F" w14:textId="212D316B" w:rsidR="00C01AA5" w:rsidRDefault="00C01AA5">
      <w:pPr>
        <w:pStyle w:val="CommentText"/>
      </w:pPr>
      <w:r>
        <w:rPr>
          <w:rStyle w:val="CommentReference"/>
        </w:rPr>
        <w:annotationRef/>
      </w:r>
      <w:r>
        <w:t>Stopped reading here</w:t>
      </w:r>
    </w:p>
  </w:comment>
  <w:comment w:id="77" w:author="Michael Decker" w:date="2020-03-07T15:36:00Z" w:initials="MD">
    <w:p w14:paraId="60DC2844" w14:textId="1EA57B4B" w:rsidR="00C01AA5" w:rsidRDefault="00C01AA5">
      <w:pPr>
        <w:pStyle w:val="CommentText"/>
      </w:pPr>
      <w:r>
        <w:rPr>
          <w:rStyle w:val="CommentReference"/>
        </w:rPr>
        <w:annotationRef/>
      </w:r>
      <w:r>
        <w:t>This needs to go in with other comment generation.  Also, all of these should be in a similar form to the one in 2.1</w:t>
      </w:r>
    </w:p>
  </w:comment>
  <w:comment w:id="78" w:author="Michael Decker" w:date="2020-03-07T15:33:00Z" w:initials="MD">
    <w:p w14:paraId="5DCDA9B7" w14:textId="42F234B0" w:rsidR="00C01AA5" w:rsidRDefault="00C01AA5">
      <w:pPr>
        <w:pStyle w:val="CommentText"/>
      </w:pPr>
      <w:r>
        <w:rPr>
          <w:rStyle w:val="CommentReference"/>
        </w:rPr>
        <w:annotationRef/>
      </w:r>
      <w:r>
        <w:t>This needs to focus on the taxonomy part and needs to come before. Is this the only paper that presented a taxonomy.</w:t>
      </w:r>
    </w:p>
  </w:comment>
  <w:comment w:id="80" w:author="Michael Decker" w:date="2020-03-07T15:40:00Z" w:initials="MD">
    <w:p w14:paraId="10477146" w14:textId="77777777" w:rsidR="00C01AA5" w:rsidRDefault="00C01AA5">
      <w:pPr>
        <w:pStyle w:val="CommentText"/>
      </w:pPr>
      <w:r>
        <w:rPr>
          <w:rStyle w:val="CommentReference"/>
        </w:rPr>
        <w:annotationRef/>
      </w:r>
      <w:r>
        <w:t>For sections, you don’t want to focus on the techniques but on the area.</w:t>
      </w:r>
    </w:p>
    <w:p w14:paraId="378EB27B" w14:textId="77777777" w:rsidR="00C01AA5" w:rsidRDefault="00C01AA5">
      <w:pPr>
        <w:pStyle w:val="CommentText"/>
      </w:pPr>
    </w:p>
    <w:p w14:paraId="7B73AD4A" w14:textId="77777777" w:rsidR="00C01AA5" w:rsidRDefault="00C01AA5">
      <w:pPr>
        <w:pStyle w:val="CommentText"/>
      </w:pPr>
      <w:r>
        <w:t>There is Detection in Unstructured Text and at least the two papers already mentioned</w:t>
      </w:r>
    </w:p>
    <w:p w14:paraId="6B8487CE" w14:textId="398E6366" w:rsidR="00C01AA5" w:rsidRDefault="000D1A50">
      <w:pPr>
        <w:pStyle w:val="CommentText"/>
      </w:pPr>
      <w:r>
        <w:t>Comment taxonomies</w:t>
      </w:r>
    </w:p>
    <w:p w14:paraId="70F63DA2" w14:textId="77777777" w:rsidR="00C01AA5" w:rsidRDefault="000D1A50">
      <w:pPr>
        <w:pStyle w:val="CommentText"/>
      </w:pPr>
      <w:r>
        <w:t>Papers on comments and code comprehension</w:t>
      </w:r>
      <w:r w:rsidR="00C01AA5">
        <w:t xml:space="preserve">  </w:t>
      </w:r>
    </w:p>
    <w:p w14:paraId="1D538FF8" w14:textId="77777777" w:rsidR="000D1A50" w:rsidRDefault="000D1A50">
      <w:pPr>
        <w:pStyle w:val="CommentText"/>
      </w:pPr>
      <w:r>
        <w:t>Comment quality</w:t>
      </w:r>
    </w:p>
    <w:p w14:paraId="3640070C" w14:textId="77777777" w:rsidR="000D1A50" w:rsidRDefault="000D1A50">
      <w:pPr>
        <w:pStyle w:val="CommentText"/>
      </w:pPr>
      <w:r>
        <w:t xml:space="preserve">Generation </w:t>
      </w:r>
    </w:p>
    <w:p w14:paraId="20761ECD" w14:textId="310873E2" w:rsidR="000D1A50" w:rsidRDefault="000D1A50">
      <w:pPr>
        <w:pStyle w:val="CommentText"/>
      </w:pPr>
      <w:r>
        <w:t>Summarization</w:t>
      </w:r>
    </w:p>
  </w:comment>
  <w:comment w:id="84" w:author="Michael Decker" w:date="2020-03-07T15:50:00Z" w:initials="MD">
    <w:p w14:paraId="5DF4C6EC" w14:textId="11CE12AC" w:rsidR="00611459" w:rsidRDefault="00611459">
      <w:pPr>
        <w:pStyle w:val="CommentText"/>
      </w:pPr>
      <w:r>
        <w:rPr>
          <w:rStyle w:val="CommentReference"/>
        </w:rPr>
        <w:annotationRef/>
      </w:r>
      <w:r>
        <w:t>Need at least several pages more</w:t>
      </w:r>
    </w:p>
  </w:comment>
  <w:comment w:id="123" w:author="Michael Decker" w:date="2020-03-07T16:03:00Z" w:initials="MD">
    <w:p w14:paraId="40B64BD6" w14:textId="1E3BAB00" w:rsidR="00227A70" w:rsidRDefault="00227A70">
      <w:pPr>
        <w:pStyle w:val="CommentText"/>
      </w:pPr>
      <w:r>
        <w:rPr>
          <w:rStyle w:val="CommentReference"/>
        </w:rPr>
        <w:annotationRef/>
      </w:r>
      <w:r>
        <w:t xml:space="preserve">This needs to be a project agnostic description.  No mention of anything related to study.  Facts about </w:t>
      </w:r>
      <w:proofErr w:type="spellStart"/>
      <w:r>
        <w:t>srcML</w:t>
      </w:r>
      <w:proofErr w:type="spellEnd"/>
      <w:r>
        <w:t xml:space="preserve"> and description of </w:t>
      </w:r>
      <w:proofErr w:type="spellStart"/>
      <w:r>
        <w:t>srcML</w:t>
      </w:r>
      <w:proofErr w:type="spellEnd"/>
      <w:r>
        <w:t>.</w:t>
      </w:r>
    </w:p>
  </w:comment>
  <w:comment w:id="125" w:author="Michael Decker" w:date="2020-03-07T16:01:00Z" w:initials="MD">
    <w:p w14:paraId="09642B16" w14:textId="77777777" w:rsidR="00BF63DB" w:rsidRDefault="00BF63DB">
      <w:pPr>
        <w:pStyle w:val="CommentText"/>
      </w:pPr>
      <w:r>
        <w:rPr>
          <w:rStyle w:val="CommentReference"/>
        </w:rPr>
        <w:annotationRef/>
      </w:r>
      <w:r>
        <w:t>Use a full function with comments.</w:t>
      </w:r>
      <w:r w:rsidR="00227A70">
        <w:t xml:space="preserve">  Discuss table in detail.  What did </w:t>
      </w:r>
      <w:proofErr w:type="spellStart"/>
      <w:r w:rsidR="00227A70">
        <w:t>srcML</w:t>
      </w:r>
      <w:proofErr w:type="spellEnd"/>
      <w:r w:rsidR="00227A70">
        <w:t xml:space="preserve"> do, what is marked up, etc.</w:t>
      </w:r>
      <w:r w:rsidR="00250E76">
        <w:t xml:space="preserve"> </w:t>
      </w:r>
    </w:p>
    <w:p w14:paraId="44FC0CD2" w14:textId="77777777" w:rsidR="00250E76" w:rsidRDefault="00250E76">
      <w:pPr>
        <w:pStyle w:val="CommentText"/>
      </w:pPr>
      <w:r>
        <w:t xml:space="preserve">Also, </w:t>
      </w:r>
      <w:proofErr w:type="spellStart"/>
      <w:r>
        <w:t>theis</w:t>
      </w:r>
      <w:proofErr w:type="spellEnd"/>
      <w:r>
        <w:t xml:space="preserve"> needs formatted nicely.</w:t>
      </w:r>
    </w:p>
    <w:p w14:paraId="3FEB273D" w14:textId="2916A213" w:rsidR="00250E76" w:rsidRDefault="00250E76">
      <w:pPr>
        <w:pStyle w:val="CommentText"/>
      </w:pPr>
    </w:p>
    <w:p w14:paraId="645472F7" w14:textId="0E6EB554" w:rsidR="00E301FB" w:rsidRDefault="00E301FB">
      <w:pPr>
        <w:pStyle w:val="CommentText"/>
      </w:pPr>
      <w:r>
        <w:t xml:space="preserve">How do you run </w:t>
      </w:r>
      <w:proofErr w:type="spellStart"/>
      <w:r>
        <w:t>srcml</w:t>
      </w:r>
      <w:proofErr w:type="spellEnd"/>
      <w:r>
        <w:t>?</w:t>
      </w:r>
    </w:p>
    <w:p w14:paraId="0A74420D" w14:textId="77777777" w:rsidR="00E301FB" w:rsidRDefault="00E301FB">
      <w:pPr>
        <w:pStyle w:val="CommentText"/>
      </w:pPr>
    </w:p>
    <w:p w14:paraId="1004CF41" w14:textId="12A96E7C" w:rsidR="00250E76" w:rsidRDefault="00250E76">
      <w:pPr>
        <w:pStyle w:val="CommentText"/>
      </w:pPr>
      <w:r>
        <w:t>Also, this should not be a XPath result.  That will come later.</w:t>
      </w:r>
    </w:p>
  </w:comment>
  <w:comment w:id="127" w:author="Michael Decker" w:date="2020-03-07T16:07:00Z" w:initials="MD">
    <w:p w14:paraId="22A3E14E" w14:textId="00B4B5BB" w:rsidR="00E301FB" w:rsidRDefault="00E301FB">
      <w:pPr>
        <w:pStyle w:val="CommentText"/>
      </w:pPr>
      <w:r>
        <w:rPr>
          <w:rStyle w:val="CommentReference"/>
        </w:rPr>
        <w:annotationRef/>
      </w:r>
      <w:r>
        <w:t xml:space="preserve">Give an example of an archive, and </w:t>
      </w:r>
      <w:proofErr w:type="spellStart"/>
      <w:r>
        <w:t>descrive</w:t>
      </w:r>
      <w:proofErr w:type="spellEnd"/>
      <w:r>
        <w:t xml:space="preserve"> the archive, how is an archive created.</w:t>
      </w:r>
    </w:p>
  </w:comment>
  <w:comment w:id="134" w:author="Michael Decker" w:date="2020-03-07T16:08:00Z" w:initials="MD">
    <w:p w14:paraId="22F241B7" w14:textId="2A7FC9AA" w:rsidR="00C16A9C" w:rsidRDefault="00C16A9C">
      <w:pPr>
        <w:pStyle w:val="CommentText"/>
      </w:pPr>
      <w:r>
        <w:rPr>
          <w:rStyle w:val="CommentReference"/>
        </w:rPr>
        <w:annotationRef/>
      </w:r>
      <w:r>
        <w:t>Need about of an XPath query.  Describe the parts of the output.</w:t>
      </w:r>
    </w:p>
  </w:comment>
  <w:comment w:id="138" w:author="Michael Decker" w:date="2020-03-01T14:48:00Z" w:initials="MD">
    <w:p w14:paraId="41CE7DE5" w14:textId="77777777" w:rsidR="00A37640" w:rsidRDefault="00A37640">
      <w:pPr>
        <w:pStyle w:val="CommentText"/>
      </w:pPr>
      <w:r>
        <w:rPr>
          <w:rStyle w:val="CommentReference"/>
        </w:rPr>
        <w:annotationRef/>
      </w:r>
      <w:r>
        <w:t xml:space="preserve">20 or 80 </w:t>
      </w:r>
      <w:proofErr w:type="gramStart"/>
      <w:r>
        <w:t>total</w:t>
      </w:r>
      <w:proofErr w:type="gramEnd"/>
      <w:r>
        <w:t xml:space="preserve">.  This sounds like you are saying 80.  If not need the actual breakdown top 5 of each?  Need </w:t>
      </w:r>
      <w:proofErr w:type="spellStart"/>
      <w:r>
        <w:t>descriptives</w:t>
      </w:r>
      <w:proofErr w:type="spellEnd"/>
      <w:r>
        <w:t xml:space="preserve"> on these.  How many lines of code, files lines of comments, how many years under development, number of </w:t>
      </w:r>
      <w:proofErr w:type="gramStart"/>
      <w:r>
        <w:t>developers.</w:t>
      </w:r>
      <w:proofErr w:type="gramEnd"/>
    </w:p>
    <w:p w14:paraId="5AC5568B" w14:textId="77777777" w:rsidR="00A37640" w:rsidRDefault="00A37640">
      <w:pPr>
        <w:pStyle w:val="CommentText"/>
      </w:pPr>
    </w:p>
    <w:p w14:paraId="066A0D3B" w14:textId="3A230251" w:rsidR="00A37640" w:rsidRDefault="00A37640">
      <w:pPr>
        <w:pStyle w:val="CommentText"/>
      </w:pPr>
      <w:r>
        <w:t>List them.</w:t>
      </w:r>
    </w:p>
  </w:comment>
  <w:comment w:id="139" w:author="blake grills" w:date="2020-03-04T21:09:00Z" w:initials="bg">
    <w:p w14:paraId="4B4B7825" w14:textId="5CD44594" w:rsidR="00A37640" w:rsidRDefault="00A37640">
      <w:pPr>
        <w:pStyle w:val="CommentText"/>
      </w:pPr>
      <w:r>
        <w:rPr>
          <w:rStyle w:val="CommentReference"/>
        </w:rPr>
        <w:annotationRef/>
      </w:r>
      <w:r>
        <w:t xml:space="preserve">With there being 80 in total now should I still list them all </w:t>
      </w:r>
      <w:proofErr w:type="gramStart"/>
      <w:r>
        <w:t>here?</w:t>
      </w:r>
      <w:proofErr w:type="gramEnd"/>
    </w:p>
  </w:comment>
  <w:comment w:id="142" w:author="Michael Decker" w:date="2020-03-01T15:06:00Z" w:initials="MD">
    <w:p w14:paraId="3D91710E" w14:textId="77777777" w:rsidR="00A37640" w:rsidRDefault="00A37640">
      <w:pPr>
        <w:pStyle w:val="CommentText"/>
      </w:pPr>
      <w:r>
        <w:rPr>
          <w:rStyle w:val="CommentReference"/>
        </w:rPr>
        <w:annotationRef/>
      </w:r>
      <w:r>
        <w:t>Example of breaking down a block comment. One with lines with and without code.</w:t>
      </w:r>
    </w:p>
    <w:p w14:paraId="2B62F8B7" w14:textId="1C6F2EAD" w:rsidR="00A37640" w:rsidRDefault="00A37640">
      <w:pPr>
        <w:pStyle w:val="CommentText"/>
      </w:pPr>
    </w:p>
    <w:p w14:paraId="705E6947" w14:textId="46BDE64F" w:rsidR="00A37640" w:rsidRDefault="00A37640">
      <w:pPr>
        <w:pStyle w:val="CommentText"/>
      </w:pPr>
      <w:r>
        <w:t>Things need explained:</w:t>
      </w:r>
    </w:p>
    <w:p w14:paraId="38254175" w14:textId="77777777" w:rsidR="00A37640" w:rsidRDefault="00A37640">
      <w:pPr>
        <w:pStyle w:val="CommentText"/>
      </w:pPr>
    </w:p>
    <w:p w14:paraId="31898166" w14:textId="64983D28" w:rsidR="00A37640" w:rsidRDefault="00A37640">
      <w:pPr>
        <w:pStyle w:val="CommentText"/>
      </w:pPr>
      <w:r>
        <w:t>How was the beginning /</w:t>
      </w:r>
      <w:proofErr w:type="spellStart"/>
      <w:proofErr w:type="gramStart"/>
      <w:r>
        <w:t>endhandled</w:t>
      </w:r>
      <w:proofErr w:type="spellEnd"/>
      <w:r>
        <w:t>:</w:t>
      </w:r>
      <w:proofErr w:type="gramEnd"/>
    </w:p>
    <w:p w14:paraId="6BA87E0E" w14:textId="7E9BD0AD" w:rsidR="00A37640" w:rsidRDefault="00A37640">
      <w:pPr>
        <w:pStyle w:val="CommentText"/>
      </w:pPr>
      <w:r>
        <w:t>/* Is this counted as a line if nothing but /*</w:t>
      </w:r>
    </w:p>
    <w:p w14:paraId="191FA84A" w14:textId="77777777" w:rsidR="00A37640" w:rsidRDefault="00A37640">
      <w:pPr>
        <w:pStyle w:val="CommentText"/>
      </w:pPr>
    </w:p>
    <w:p w14:paraId="7051A0DD" w14:textId="77777777" w:rsidR="00A37640" w:rsidRDefault="00A37640">
      <w:pPr>
        <w:pStyle w:val="CommentText"/>
      </w:pPr>
      <w:r>
        <w:t>*/ This too?</w:t>
      </w:r>
    </w:p>
    <w:p w14:paraId="236ED70F" w14:textId="77777777" w:rsidR="00A37640" w:rsidRDefault="00A37640">
      <w:pPr>
        <w:pStyle w:val="CommentText"/>
      </w:pPr>
    </w:p>
    <w:p w14:paraId="3F61E717" w14:textId="2148A15C" w:rsidR="00A37640" w:rsidRDefault="00A37640">
      <w:pPr>
        <w:pStyle w:val="CommentText"/>
        <w:rPr>
          <w:lang w:eastAsia="ja-JP"/>
        </w:rPr>
      </w:pPr>
      <w:r>
        <w:t xml:space="preserve">Is it whole or each line reflected in 2,935 </w:t>
      </w:r>
      <w:proofErr w:type="gramStart"/>
      <w:r>
        <w:t>count.</w:t>
      </w:r>
      <w:proofErr w:type="gramEnd"/>
      <w:r>
        <w:t xml:space="preserve">  If the later, give the total number of comments first (line and block) and then say X amount of lines (commented out code, regular comment, blank).  How many </w:t>
      </w:r>
      <w:proofErr w:type="spellStart"/>
      <w:r>
        <w:t>doxygen</w:t>
      </w:r>
      <w:proofErr w:type="spellEnd"/>
      <w:r>
        <w:t>/</w:t>
      </w:r>
      <w:proofErr w:type="spellStart"/>
      <w:r>
        <w:t>javaadoc</w:t>
      </w:r>
      <w:proofErr w:type="spellEnd"/>
      <w:r>
        <w:t xml:space="preserve"> and not Javadoc/</w:t>
      </w:r>
      <w:proofErr w:type="spellStart"/>
      <w:r>
        <w:t>doxygen</w:t>
      </w:r>
      <w:proofErr w:type="spellEnd"/>
      <w:r>
        <w:t xml:space="preserve">.  If you don’t have a </w:t>
      </w:r>
      <w:proofErr w:type="spellStart"/>
      <w:r>
        <w:t>srcML</w:t>
      </w:r>
      <w:proofErr w:type="spellEnd"/>
      <w:r>
        <w:t xml:space="preserve"> of just the comments you classified.  Then easy thing to do is just write the comments out, </w:t>
      </w:r>
      <w:proofErr w:type="spellStart"/>
      <w:r>
        <w:t>srcML</w:t>
      </w:r>
      <w:proofErr w:type="spellEnd"/>
      <w:r>
        <w:t xml:space="preserve"> and use that to </w:t>
      </w:r>
      <w:proofErr w:type="spellStart"/>
      <w:r>
        <w:t>deteremine</w:t>
      </w:r>
      <w:proofErr w:type="spellEnd"/>
      <w:r>
        <w:t>.</w:t>
      </w:r>
    </w:p>
  </w:comment>
  <w:comment w:id="147" w:author="Michael Decker" w:date="2020-03-01T15:14:00Z" w:initials="MD">
    <w:p w14:paraId="01C7F91B" w14:textId="34633B24" w:rsidR="00A37640" w:rsidRDefault="00A37640">
      <w:pPr>
        <w:pStyle w:val="CommentText"/>
      </w:pPr>
      <w:r>
        <w:rPr>
          <w:rStyle w:val="CommentReference"/>
        </w:rPr>
        <w:annotationRef/>
      </w:r>
      <w:r>
        <w:t>Fix table</w:t>
      </w:r>
    </w:p>
  </w:comment>
  <w:comment w:id="148" w:author="blake grills" w:date="2020-03-04T22:07:00Z" w:initials="bg">
    <w:p w14:paraId="0F5E671E" w14:textId="3EC112A8" w:rsidR="00A37640" w:rsidRDefault="00A37640">
      <w:pPr>
        <w:pStyle w:val="CommentText"/>
      </w:pPr>
      <w:r>
        <w:rPr>
          <w:rStyle w:val="CommentReference"/>
        </w:rPr>
        <w:annotationRef/>
      </w:r>
      <w:r>
        <w:t>This table keeps getting messed up and I am not sure how to fix it… I hate word</w:t>
      </w:r>
    </w:p>
  </w:comment>
  <w:comment w:id="167" w:author="Michael Decker" w:date="2020-03-01T16:30:00Z" w:initials="MD">
    <w:p w14:paraId="7D4C1AD6" w14:textId="561FAB04" w:rsidR="00A37640" w:rsidRDefault="00A37640">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68" w:author="blake grills" w:date="2020-03-05T12:27:00Z" w:initials="bg">
    <w:p w14:paraId="4E8A1FE2" w14:textId="363BF857" w:rsidR="00A37640" w:rsidRDefault="00A37640">
      <w:pPr>
        <w:pStyle w:val="CommentText"/>
      </w:pPr>
      <w:r>
        <w:rPr>
          <w:rStyle w:val="CommentReference"/>
        </w:rPr>
        <w:annotationRef/>
      </w:r>
      <w:r>
        <w:t>I will pull this from the final test</w:t>
      </w:r>
    </w:p>
  </w:comment>
  <w:comment w:id="169" w:author="Michael Decker" w:date="2020-03-01T17:14:00Z" w:initials="MD">
    <w:p w14:paraId="0053BEC5" w14:textId="3CC1D29B" w:rsidR="00A37640" w:rsidRDefault="00A37640">
      <w:pPr>
        <w:pStyle w:val="CommentText"/>
      </w:pPr>
      <w:r>
        <w:rPr>
          <w:rStyle w:val="CommentReference"/>
        </w:rPr>
        <w:annotationRef/>
      </w:r>
      <w:r>
        <w:t xml:space="preserve">Any other surprising characters.  </w:t>
      </w:r>
      <w:proofErr w:type="gramStart"/>
      <w:r>
        <w:t>Like ;</w:t>
      </w:r>
      <w:proofErr w:type="gramEnd"/>
      <w:r>
        <w:t xml:space="preserve"> if not different between, its why method 1 does not work so well.</w:t>
      </w:r>
    </w:p>
  </w:comment>
  <w:comment w:id="170" w:author="blake grills" w:date="2020-03-05T12:27:00Z" w:initials="bg">
    <w:p w14:paraId="276FC1E6" w14:textId="45C623F2" w:rsidR="00A37640" w:rsidRDefault="00A37640">
      <w:pPr>
        <w:pStyle w:val="CommentText"/>
      </w:pPr>
      <w:r>
        <w:rPr>
          <w:rStyle w:val="CommentReference"/>
        </w:rPr>
        <w:annotationRef/>
      </w:r>
      <w:r>
        <w:t>This is shown in the graph above</w:t>
      </w:r>
    </w:p>
  </w:comment>
  <w:comment w:id="171" w:author="Michael Decker" w:date="2020-03-01T16:34:00Z" w:initials="MD">
    <w:p w14:paraId="6E256C5F" w14:textId="77777777" w:rsidR="00A37640" w:rsidRDefault="00A37640">
      <w:pPr>
        <w:pStyle w:val="CommentText"/>
      </w:pPr>
      <w:r>
        <w:rPr>
          <w:rStyle w:val="CommentReference"/>
        </w:rPr>
        <w:annotationRef/>
      </w:r>
      <w:r>
        <w:t xml:space="preserve">Not completely sure what you are saying.  I think this process needs to be described a bit more.  Also, </w:t>
      </w:r>
      <w:proofErr w:type="spellStart"/>
      <w:r>
        <w:t>definetly</w:t>
      </w:r>
      <w:proofErr w:type="spellEnd"/>
      <w:r>
        <w:t xml:space="preserve"> need an example worked out.  Especially, with the ignoring the //.</w:t>
      </w:r>
    </w:p>
    <w:p w14:paraId="2E5ADE81" w14:textId="77777777" w:rsidR="00A37640" w:rsidRDefault="00A37640">
      <w:pPr>
        <w:pStyle w:val="CommentText"/>
      </w:pPr>
    </w:p>
    <w:p w14:paraId="74998B86" w14:textId="220BC7C3" w:rsidR="00A37640" w:rsidRDefault="00A37640">
      <w:pPr>
        <w:pStyle w:val="CommentText"/>
      </w:pPr>
      <w:r>
        <w:t xml:space="preserve">Also, you never explain the other category or any other special </w:t>
      </w:r>
      <w:proofErr w:type="spellStart"/>
      <w:r>
        <w:t>categorires</w:t>
      </w:r>
      <w:proofErr w:type="spellEnd"/>
      <w:r>
        <w:t xml:space="preserve"> used.</w:t>
      </w:r>
    </w:p>
  </w:comment>
  <w:comment w:id="172" w:author="blake grills" w:date="2020-03-05T12:32:00Z" w:initials="bg">
    <w:p w14:paraId="027A1625" w14:textId="7BB18DC3" w:rsidR="00A37640" w:rsidRDefault="00A37640">
      <w:pPr>
        <w:pStyle w:val="CommentText"/>
      </w:pPr>
      <w:r>
        <w:rPr>
          <w:rStyle w:val="CommentReference"/>
        </w:rPr>
        <w:annotationRef/>
      </w:r>
      <w:r>
        <w:t>Work through this in meeting</w:t>
      </w:r>
    </w:p>
  </w:comment>
  <w:comment w:id="182" w:author="Michael Decker" w:date="2020-03-07T16:29:00Z" w:initials="MD">
    <w:p w14:paraId="4B010251" w14:textId="77777777" w:rsidR="00D86CFE" w:rsidRDefault="00D86CFE">
      <w:pPr>
        <w:pStyle w:val="CommentText"/>
      </w:pPr>
      <w:r>
        <w:rPr>
          <w:rStyle w:val="CommentReference"/>
        </w:rPr>
        <w:annotationRef/>
      </w:r>
      <w:r>
        <w:t>Take a datum and walk through how it will get classified.</w:t>
      </w:r>
    </w:p>
    <w:p w14:paraId="4984974C" w14:textId="77777777" w:rsidR="00D86CFE" w:rsidRDefault="00D86CFE">
      <w:pPr>
        <w:pStyle w:val="CommentText"/>
      </w:pPr>
    </w:p>
    <w:p w14:paraId="617B7651" w14:textId="0EE7011B" w:rsidR="00D86CFE" w:rsidRDefault="00D86CFE">
      <w:pPr>
        <w:pStyle w:val="CommentText"/>
      </w:pPr>
      <w:r>
        <w:t>Also, the code to accomplish this stuff</w:t>
      </w:r>
      <w:r w:rsidR="00435D46">
        <w:t xml:space="preserve"> (before the image) and discuss</w:t>
      </w:r>
      <w:r>
        <w:t>.</w:t>
      </w:r>
    </w:p>
  </w:comment>
  <w:comment w:id="187" w:author="Michael Decker" w:date="2020-03-07T16:12:00Z" w:initials="MD">
    <w:p w14:paraId="004E3C52" w14:textId="2792C790" w:rsidR="00611A11" w:rsidRDefault="00611A11">
      <w:pPr>
        <w:pStyle w:val="CommentText"/>
      </w:pPr>
      <w:r>
        <w:rPr>
          <w:rStyle w:val="CommentReference"/>
        </w:rPr>
        <w:annotationRef/>
      </w:r>
      <w:r>
        <w:t>All chapters (except intro/conclusion) need something like this</w:t>
      </w:r>
    </w:p>
  </w:comment>
  <w:comment w:id="193" w:author="Michael Decker" w:date="2020-03-07T16:13:00Z" w:initials="MD">
    <w:p w14:paraId="749A3663" w14:textId="77777777" w:rsidR="00114A1E" w:rsidRDefault="00114A1E">
      <w:pPr>
        <w:pStyle w:val="CommentText"/>
      </w:pPr>
      <w:r>
        <w:rPr>
          <w:rStyle w:val="CommentReference"/>
        </w:rPr>
        <w:annotationRef/>
      </w:r>
      <w:r>
        <w:t xml:space="preserve">This seems like experimental setup although depending on how this is written up might drop methodology from title.  </w:t>
      </w:r>
    </w:p>
    <w:p w14:paraId="441207F5" w14:textId="77777777" w:rsidR="00114A1E" w:rsidRDefault="00114A1E">
      <w:pPr>
        <w:pStyle w:val="CommentText"/>
      </w:pPr>
    </w:p>
    <w:p w14:paraId="2A7340FA" w14:textId="5F64786F" w:rsidR="00114A1E" w:rsidRDefault="00114A1E">
      <w:pPr>
        <w:pStyle w:val="CommentText"/>
      </w:pPr>
      <w:r>
        <w:t>This does not get mentioned yet.</w:t>
      </w:r>
    </w:p>
  </w:comment>
  <w:comment w:id="194" w:author="Michael Decker" w:date="2020-03-07T16:18:00Z" w:initials="MD">
    <w:p w14:paraId="36B681C7" w14:textId="48FB1741" w:rsidR="00D86CFE" w:rsidRDefault="00114A1E" w:rsidP="00D86CFE">
      <w:pPr>
        <w:pStyle w:val="CommentText"/>
      </w:pPr>
      <w:r>
        <w:rPr>
          <w:rStyle w:val="CommentReference"/>
        </w:rPr>
        <w:annotationRef/>
      </w:r>
      <w:r>
        <w:t xml:space="preserve">Data frame is rather specific terminology for </w:t>
      </w:r>
      <w:r w:rsidR="00D86CFE">
        <w:t xml:space="preserve">pandas.  </w:t>
      </w:r>
      <w:proofErr w:type="gramStart"/>
      <w:r w:rsidR="00D86CFE">
        <w:t>Describe</w:t>
      </w:r>
      <w:proofErr w:type="gramEnd"/>
      <w:r w:rsidR="00D86CFE">
        <w:t xml:space="preserve"> it like a text book.</w:t>
      </w:r>
    </w:p>
    <w:p w14:paraId="4169061A" w14:textId="77777777" w:rsidR="00D86CFE" w:rsidRDefault="00D86CFE" w:rsidP="00D86CFE">
      <w:pPr>
        <w:pStyle w:val="CommentText"/>
      </w:pPr>
    </w:p>
    <w:p w14:paraId="09F70E01" w14:textId="77777777" w:rsidR="00D86CFE" w:rsidRDefault="00D86CFE" w:rsidP="00D86CFE">
      <w:pPr>
        <w:pStyle w:val="CommentText"/>
      </w:pPr>
      <w:r>
        <w:t>That being said, you should have a figure detailing the whole experiment (make in power point).</w:t>
      </w:r>
    </w:p>
    <w:p w14:paraId="7F35F59B" w14:textId="77777777" w:rsidR="00D86CFE" w:rsidRDefault="00D86CFE" w:rsidP="00D86CFE">
      <w:pPr>
        <w:pStyle w:val="CommentText"/>
      </w:pPr>
    </w:p>
    <w:p w14:paraId="3E3FC693" w14:textId="2EC6850A" w:rsidR="00D86CFE" w:rsidRDefault="00D86CFE" w:rsidP="00D86CFE">
      <w:pPr>
        <w:pStyle w:val="CommentText"/>
      </w:pPr>
      <w:r>
        <w:t xml:space="preserve">You need a diagram </w:t>
      </w:r>
      <w:r w:rsidR="001B3451">
        <w:t>for</w:t>
      </w:r>
      <w:r>
        <w:t xml:space="preserve"> stratified k-fold.  </w:t>
      </w:r>
    </w:p>
    <w:p w14:paraId="1E7F017F" w14:textId="10EA92F3" w:rsidR="00D86CFE" w:rsidRDefault="00D86CFE" w:rsidP="00D86CFE">
      <w:pPr>
        <w:pStyle w:val="CommentText"/>
      </w:pPr>
    </w:p>
    <w:p w14:paraId="1214353E" w14:textId="053A3D52" w:rsidR="001B3451" w:rsidRDefault="001B3451" w:rsidP="00D86CFE">
      <w:pPr>
        <w:pStyle w:val="CommentText"/>
      </w:pPr>
      <w:r>
        <w:t xml:space="preserve">Where is the experiments you </w:t>
      </w:r>
      <w:proofErr w:type="gramStart"/>
      <w:r>
        <w:t>performed.</w:t>
      </w:r>
      <w:proofErr w:type="gramEnd"/>
      <w:r>
        <w:t xml:space="preserve">  </w:t>
      </w:r>
      <w:r w:rsidR="00CB24AA">
        <w:t xml:space="preserve">Different sizes, with/without blank </w:t>
      </w:r>
      <w:proofErr w:type="spellStart"/>
      <w:r w:rsidR="00CB24AA">
        <w:t>lines</w:t>
      </w:r>
      <w:proofErr w:type="spellEnd"/>
      <w:r w:rsidR="00CB24AA">
        <w:t>, etc.</w:t>
      </w:r>
      <w:bookmarkStart w:id="195" w:name="_GoBack"/>
      <w:bookmarkEnd w:id="195"/>
    </w:p>
    <w:p w14:paraId="23BEE439" w14:textId="77777777" w:rsidR="00D86CFE" w:rsidRDefault="00D86CFE" w:rsidP="00D86CFE">
      <w:pPr>
        <w:pStyle w:val="CommentText"/>
      </w:pPr>
    </w:p>
    <w:p w14:paraId="2C6D1C1B" w14:textId="651A551B" w:rsidR="00D86CFE" w:rsidRDefault="00D86CFE">
      <w:pPr>
        <w:pStyle w:val="CommentText"/>
      </w:pPr>
    </w:p>
  </w:comment>
  <w:comment w:id="204" w:author="Michael Decker" w:date="2020-03-01T16:56:00Z" w:initials="MD">
    <w:p w14:paraId="38FB50CB" w14:textId="569488D3" w:rsidR="00A37640" w:rsidRDefault="00A37640">
      <w:pPr>
        <w:pStyle w:val="CommentText"/>
      </w:pPr>
      <w:r>
        <w:rPr>
          <w:rStyle w:val="CommentReference"/>
        </w:rPr>
        <w:annotationRef/>
      </w:r>
      <w:r>
        <w:t>Do it with and without blank lines</w:t>
      </w:r>
    </w:p>
  </w:comment>
  <w:comment w:id="205" w:author="blake grills" w:date="2020-03-05T18:12:00Z" w:initials="bg">
    <w:p w14:paraId="5E7E8E5C" w14:textId="6B0D799F" w:rsidR="00A37640" w:rsidRDefault="00A37640">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209" w:author="Michael Decker" w:date="2020-03-01T16:57:00Z" w:initials="MD">
    <w:p w14:paraId="788D26D2" w14:textId="25A93783" w:rsidR="00A37640" w:rsidRDefault="00A37640">
      <w:pPr>
        <w:pStyle w:val="CommentText"/>
      </w:pPr>
      <w:r>
        <w:rPr>
          <w:rStyle w:val="CommentReference"/>
        </w:rPr>
        <w:annotationRef/>
      </w:r>
      <w:r>
        <w:rPr>
          <w:rStyle w:val="CommentReference"/>
        </w:rPr>
        <w:t>A lot of this and previous paragraphs are un-needed.  As ML chapter mentions</w:t>
      </w:r>
    </w:p>
  </w:comment>
  <w:comment w:id="210" w:author="blake grills" w:date="2020-03-05T18:14:00Z" w:initials="bg">
    <w:p w14:paraId="7EFFCAFC" w14:textId="167E99EB" w:rsidR="00A37640" w:rsidRDefault="00A37640">
      <w:pPr>
        <w:pStyle w:val="CommentText"/>
      </w:pPr>
      <w:r>
        <w:rPr>
          <w:rStyle w:val="CommentReference"/>
        </w:rPr>
        <w:annotationRef/>
      </w:r>
      <w:r>
        <w:t>I would like to go over what we should cut that is not worth restating</w:t>
      </w:r>
    </w:p>
  </w:comment>
  <w:comment w:id="213" w:author="Michael Decker" w:date="2020-03-01T17:19:00Z" w:initials="MD">
    <w:p w14:paraId="2CAC14CE" w14:textId="5FE492A1" w:rsidR="00A37640" w:rsidRDefault="00A37640">
      <w:pPr>
        <w:pStyle w:val="CommentText"/>
      </w:pPr>
      <w:r>
        <w:rPr>
          <w:rStyle w:val="CommentReference"/>
        </w:rPr>
        <w:annotationRef/>
      </w:r>
      <w:r>
        <w:t xml:space="preserve">You need to run the model on all the </w:t>
      </w:r>
      <w:proofErr w:type="spellStart"/>
      <w:r>
        <w:t>non training</w:t>
      </w:r>
      <w:proofErr w:type="spellEnd"/>
      <w:r>
        <w:t xml:space="preserve">/test.  Show the model and explain the implications of what the tree means. </w:t>
      </w:r>
    </w:p>
  </w:comment>
  <w:comment w:id="216" w:author="Michael Decker" w:date="2020-03-01T17:17:00Z" w:initials="MD">
    <w:p w14:paraId="417900AE" w14:textId="548C8AF2" w:rsidR="00A37640" w:rsidRDefault="00A37640">
      <w:pPr>
        <w:pStyle w:val="CommentText"/>
      </w:pPr>
      <w:r>
        <w:rPr>
          <w:rStyle w:val="CommentReference"/>
        </w:rPr>
        <w:annotationRef/>
      </w:r>
      <w:r>
        <w:t>Figure and header titles are not in right format.</w:t>
      </w:r>
    </w:p>
  </w:comment>
  <w:comment w:id="221" w:author="Michael Decker" w:date="2020-03-01T17:20:00Z" w:initials="MD">
    <w:p w14:paraId="38D6C617" w14:textId="19051DA1" w:rsidR="00A37640" w:rsidRDefault="00A37640">
      <w:pPr>
        <w:pStyle w:val="CommentText"/>
      </w:pPr>
      <w:r>
        <w:rPr>
          <w:rStyle w:val="CommentReference"/>
        </w:rPr>
        <w:annotationRef/>
      </w:r>
      <w:r>
        <w:t xml:space="preserve">How were they mitigated for this </w:t>
      </w:r>
      <w:proofErr w:type="gramStart"/>
      <w:r>
        <w:t>research.</w:t>
      </w:r>
      <w:proofErr w:type="gramEnd"/>
    </w:p>
  </w:comment>
  <w:comment w:id="223" w:author="Michael Decker" w:date="2020-03-01T18:05:00Z" w:initials="MD">
    <w:p w14:paraId="7187500A" w14:textId="2B2517D4" w:rsidR="00A37640" w:rsidRDefault="00A37640">
      <w:pPr>
        <w:pStyle w:val="CommentText"/>
      </w:pPr>
      <w:r>
        <w:rPr>
          <w:rStyle w:val="CommentReference"/>
        </w:rPr>
        <w:annotationRef/>
      </w:r>
      <w:r>
        <w:t>How you mitigated them not how you will.  We need to talk about these.</w:t>
      </w:r>
    </w:p>
  </w:comment>
  <w:comment w:id="236" w:author="Michael Decker" w:date="2020-03-01T18:16:00Z" w:initials="MD">
    <w:p w14:paraId="354714ED" w14:textId="3298A50E" w:rsidR="00A37640" w:rsidRDefault="00A37640">
      <w:pPr>
        <w:pStyle w:val="CommentText"/>
      </w:pPr>
      <w:r>
        <w:rPr>
          <w:rStyle w:val="CommentReference"/>
        </w:rPr>
        <w:annotationRef/>
      </w:r>
      <w:r>
        <w:t>First say what you did.</w:t>
      </w:r>
    </w:p>
  </w:comment>
  <w:comment w:id="237" w:author="Michael Decker" w:date="2020-03-01T18:16:00Z" w:initials="MD">
    <w:p w14:paraId="1901B4AD" w14:textId="717D1FD2" w:rsidR="00A37640" w:rsidRDefault="00A3764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6820115B" w15:done="0"/>
  <w15:commentEx w15:paraId="398213CC" w15:done="0"/>
  <w15:commentEx w15:paraId="04EADD61" w15:done="0"/>
  <w15:commentEx w15:paraId="3F62D8F3" w15:done="0"/>
  <w15:commentEx w15:paraId="54D1B7BC" w15:done="0"/>
  <w15:commentEx w15:paraId="3C7E9F73" w15:paraIdParent="54D1B7BC" w15:done="0"/>
  <w15:commentEx w15:paraId="076C43D8" w15:paraIdParent="54D1B7BC" w15:done="0"/>
  <w15:commentEx w15:paraId="7091D219" w15:done="0"/>
  <w15:commentEx w15:paraId="46E6CFC0" w15:done="0"/>
  <w15:commentEx w15:paraId="28E24762" w15:done="0"/>
  <w15:commentEx w15:paraId="1BBDB5C7" w15:done="0"/>
  <w15:commentEx w15:paraId="4D77BF7E" w15:done="0"/>
  <w15:commentEx w15:paraId="5524E79F" w15:done="0"/>
  <w15:commentEx w15:paraId="60DC2844" w15:done="0"/>
  <w15:commentEx w15:paraId="5DCDA9B7" w15:done="0"/>
  <w15:commentEx w15:paraId="20761ECD" w15:done="0"/>
  <w15:commentEx w15:paraId="5DF4C6EC" w15:done="0"/>
  <w15:commentEx w15:paraId="40B64BD6" w15:done="0"/>
  <w15:commentEx w15:paraId="1004CF41" w15:done="0"/>
  <w15:commentEx w15:paraId="22A3E14E" w15:done="0"/>
  <w15:commentEx w15:paraId="22F241B7" w15:done="0"/>
  <w15:commentEx w15:paraId="066A0D3B" w15:done="0"/>
  <w15:commentEx w15:paraId="4B4B7825" w15:paraIdParent="066A0D3B" w15:done="0"/>
  <w15:commentEx w15:paraId="3F61E717" w15:done="0"/>
  <w15:commentEx w15:paraId="01C7F91B" w15:done="0"/>
  <w15:commentEx w15:paraId="0F5E671E" w15:paraIdParent="01C7F91B" w15:done="0"/>
  <w15:commentEx w15:paraId="7D4C1AD6" w15:done="0"/>
  <w15:commentEx w15:paraId="4E8A1FE2" w15:paraIdParent="7D4C1AD6" w15:done="0"/>
  <w15:commentEx w15:paraId="0053BEC5" w15:done="0"/>
  <w15:commentEx w15:paraId="276FC1E6" w15:paraIdParent="0053BEC5" w15:done="0"/>
  <w15:commentEx w15:paraId="74998B86" w15:done="0"/>
  <w15:commentEx w15:paraId="027A1625" w15:paraIdParent="74998B86" w15:done="0"/>
  <w15:commentEx w15:paraId="617B7651" w15:done="0"/>
  <w15:commentEx w15:paraId="004E3C52" w15:done="0"/>
  <w15:commentEx w15:paraId="2A7340FA" w15:done="0"/>
  <w15:commentEx w15:paraId="2C6D1C1B" w15:done="0"/>
  <w15:commentEx w15:paraId="38FB50CB" w15:done="0"/>
  <w15:commentEx w15:paraId="5E7E8E5C" w15:paraIdParent="38FB50CB" w15:done="0"/>
  <w15:commentEx w15:paraId="788D26D2" w15:done="0"/>
  <w15:commentEx w15:paraId="7EFFCAFC" w15:paraIdParent="788D26D2" w15:done="0"/>
  <w15:commentEx w15:paraId="2CAC14CE" w15:done="0"/>
  <w15:commentEx w15:paraId="417900AE" w15:done="0"/>
  <w15:commentEx w15:paraId="38D6C617" w15:done="0"/>
  <w15:commentEx w15:paraId="7187500A" w15:done="0"/>
  <w15:commentEx w15:paraId="354714ED" w15:done="0"/>
  <w15:commentEx w15:paraId="1901B4AD" w15:paraIdParent="354714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6820115B" w16cid:durableId="220E31F1"/>
  <w16cid:commentId w16cid:paraId="398213CC" w16cid:durableId="220E3247"/>
  <w16cid:commentId w16cid:paraId="04EADD61" w16cid:durableId="22052109"/>
  <w16cid:commentId w16cid:paraId="3F62D8F3" w16cid:durableId="220E3292"/>
  <w16cid:commentId w16cid:paraId="54D1B7BC" w16cid:durableId="220523B5"/>
  <w16cid:commentId w16cid:paraId="3C7E9F73" w16cid:durableId="2208DEFF"/>
  <w16cid:commentId w16cid:paraId="076C43D8" w16cid:durableId="220E3416"/>
  <w16cid:commentId w16cid:paraId="7091D219" w16cid:durableId="220E34EE"/>
  <w16cid:commentId w16cid:paraId="46E6CFC0" w16cid:durableId="220E3588"/>
  <w16cid:commentId w16cid:paraId="28E24762" w16cid:durableId="220E398C"/>
  <w16cid:commentId w16cid:paraId="1BBDB5C7" w16cid:durableId="220E3A64"/>
  <w16cid:commentId w16cid:paraId="4D77BF7E" w16cid:durableId="220E3E61"/>
  <w16cid:commentId w16cid:paraId="5524E79F" w16cid:durableId="220E3CE8"/>
  <w16cid:commentId w16cid:paraId="60DC2844" w16cid:durableId="220E3E0C"/>
  <w16cid:commentId w16cid:paraId="5DCDA9B7" w16cid:durableId="220E3D33"/>
  <w16cid:commentId w16cid:paraId="20761ECD" w16cid:durableId="220E3EF6"/>
  <w16cid:commentId w16cid:paraId="5DF4C6EC" w16cid:durableId="220E4148"/>
  <w16cid:commentId w16cid:paraId="40B64BD6" w16cid:durableId="220E4446"/>
  <w16cid:commentId w16cid:paraId="1004CF41" w16cid:durableId="220E43D1"/>
  <w16cid:commentId w16cid:paraId="22A3E14E" w16cid:durableId="220E4559"/>
  <w16cid:commentId w16cid:paraId="22F241B7" w16cid:durableId="220E458F"/>
  <w16cid:commentId w16cid:paraId="066A0D3B" w16cid:durableId="220649B5"/>
  <w16cid:commentId w16cid:paraId="4B4B7825" w16cid:durableId="220A976C"/>
  <w16cid:commentId w16cid:paraId="3F61E717" w16cid:durableId="22064E04"/>
  <w16cid:commentId w16cid:paraId="01C7F91B" w16cid:durableId="22064FD8"/>
  <w16cid:commentId w16cid:paraId="0F5E671E" w16cid:durableId="220AA516"/>
  <w16cid:commentId w16cid:paraId="7D4C1AD6" w16cid:durableId="220661BC"/>
  <w16cid:commentId w16cid:paraId="4E8A1FE2" w16cid:durableId="220B6EA1"/>
  <w16cid:commentId w16cid:paraId="0053BEC5" w16cid:durableId="22066C02"/>
  <w16cid:commentId w16cid:paraId="276FC1E6" w16cid:durableId="220B6EC9"/>
  <w16cid:commentId w16cid:paraId="74998B86" w16cid:durableId="2206628B"/>
  <w16cid:commentId w16cid:paraId="027A1625" w16cid:durableId="220B6FC1"/>
  <w16cid:commentId w16cid:paraId="617B7651" w16cid:durableId="220E4A83"/>
  <w16cid:commentId w16cid:paraId="004E3C52" w16cid:durableId="220E465F"/>
  <w16cid:commentId w16cid:paraId="2A7340FA" w16cid:durableId="220E46AE"/>
  <w16cid:commentId w16cid:paraId="2C6D1C1B" w16cid:durableId="220E47D7"/>
  <w16cid:commentId w16cid:paraId="38FB50CB" w16cid:durableId="220667D4"/>
  <w16cid:commentId w16cid:paraId="5E7E8E5C" w16cid:durableId="220BBF9B"/>
  <w16cid:commentId w16cid:paraId="788D26D2" w16cid:durableId="22066815"/>
  <w16cid:commentId w16cid:paraId="7EFFCAFC" w16cid:durableId="220BBFF5"/>
  <w16cid:commentId w16cid:paraId="2CAC14CE" w16cid:durableId="22066D13"/>
  <w16cid:commentId w16cid:paraId="417900AE" w16cid:durableId="22066CC4"/>
  <w16cid:commentId w16cid:paraId="38D6C617" w16cid:durableId="22066D60"/>
  <w16cid:commentId w16cid:paraId="7187500A" w16cid:durableId="220677DB"/>
  <w16cid:commentId w16cid:paraId="354714ED" w16cid:durableId="22067A78"/>
  <w16cid:commentId w16cid:paraId="1901B4AD" w16cid:durableId="22067A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FCAFA" w14:textId="77777777" w:rsidR="00EA79AD" w:rsidRDefault="00EA79AD" w:rsidP="0082705B">
      <w:pPr>
        <w:spacing w:after="0" w:line="240" w:lineRule="auto"/>
      </w:pPr>
      <w:r>
        <w:separator/>
      </w:r>
    </w:p>
  </w:endnote>
  <w:endnote w:type="continuationSeparator" w:id="0">
    <w:p w14:paraId="1F8178F8" w14:textId="77777777" w:rsidR="00EA79AD" w:rsidRDefault="00EA79A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3DA0C" w14:textId="77777777" w:rsidR="00EA79AD" w:rsidRDefault="00EA79AD" w:rsidP="0082705B">
      <w:pPr>
        <w:spacing w:after="0" w:line="240" w:lineRule="auto"/>
      </w:pPr>
      <w:r>
        <w:separator/>
      </w:r>
    </w:p>
  </w:footnote>
  <w:footnote w:type="continuationSeparator" w:id="0">
    <w:p w14:paraId="617BEF3B" w14:textId="77777777" w:rsidR="00EA79AD" w:rsidRDefault="00EA79A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6C5C"/>
    <w:rsid w:val="00097F56"/>
    <w:rsid w:val="000A690B"/>
    <w:rsid w:val="000D03BC"/>
    <w:rsid w:val="000D04F6"/>
    <w:rsid w:val="000D1A50"/>
    <w:rsid w:val="000E112C"/>
    <w:rsid w:val="000F0CB9"/>
    <w:rsid w:val="000F384A"/>
    <w:rsid w:val="000F4E19"/>
    <w:rsid w:val="000F69BC"/>
    <w:rsid w:val="000F7435"/>
    <w:rsid w:val="001067D7"/>
    <w:rsid w:val="001103A7"/>
    <w:rsid w:val="00113B6F"/>
    <w:rsid w:val="00114A1E"/>
    <w:rsid w:val="001219D9"/>
    <w:rsid w:val="0013373A"/>
    <w:rsid w:val="001339E7"/>
    <w:rsid w:val="001436A6"/>
    <w:rsid w:val="00144AFF"/>
    <w:rsid w:val="001533B9"/>
    <w:rsid w:val="0015680C"/>
    <w:rsid w:val="00166788"/>
    <w:rsid w:val="001677A4"/>
    <w:rsid w:val="00173CD8"/>
    <w:rsid w:val="00177283"/>
    <w:rsid w:val="00184348"/>
    <w:rsid w:val="00190784"/>
    <w:rsid w:val="00191E0C"/>
    <w:rsid w:val="00193285"/>
    <w:rsid w:val="00193312"/>
    <w:rsid w:val="001947E6"/>
    <w:rsid w:val="001B061A"/>
    <w:rsid w:val="001B278E"/>
    <w:rsid w:val="001B3451"/>
    <w:rsid w:val="001B4B22"/>
    <w:rsid w:val="001C031E"/>
    <w:rsid w:val="001C50AB"/>
    <w:rsid w:val="001C63ED"/>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445"/>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6FC9"/>
    <w:rsid w:val="002F742F"/>
    <w:rsid w:val="002F7B51"/>
    <w:rsid w:val="0030232B"/>
    <w:rsid w:val="00304E14"/>
    <w:rsid w:val="00306481"/>
    <w:rsid w:val="00307C05"/>
    <w:rsid w:val="00313218"/>
    <w:rsid w:val="003177DC"/>
    <w:rsid w:val="0032226C"/>
    <w:rsid w:val="00337EE1"/>
    <w:rsid w:val="00343394"/>
    <w:rsid w:val="00343A27"/>
    <w:rsid w:val="00343D57"/>
    <w:rsid w:val="00346398"/>
    <w:rsid w:val="003464FC"/>
    <w:rsid w:val="00351DA7"/>
    <w:rsid w:val="00361F35"/>
    <w:rsid w:val="0038016B"/>
    <w:rsid w:val="00382ED6"/>
    <w:rsid w:val="003836B4"/>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402E1B"/>
    <w:rsid w:val="00402F8A"/>
    <w:rsid w:val="00404304"/>
    <w:rsid w:val="00406533"/>
    <w:rsid w:val="00411288"/>
    <w:rsid w:val="00415AA1"/>
    <w:rsid w:val="0042639E"/>
    <w:rsid w:val="00435D46"/>
    <w:rsid w:val="00450093"/>
    <w:rsid w:val="004512F4"/>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4DDF"/>
    <w:rsid w:val="004E36D2"/>
    <w:rsid w:val="004E5433"/>
    <w:rsid w:val="004F00CB"/>
    <w:rsid w:val="00502A7E"/>
    <w:rsid w:val="0050794F"/>
    <w:rsid w:val="00510D29"/>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631D6"/>
    <w:rsid w:val="00563734"/>
    <w:rsid w:val="00574C89"/>
    <w:rsid w:val="005772E2"/>
    <w:rsid w:val="00582B25"/>
    <w:rsid w:val="00586839"/>
    <w:rsid w:val="00595F2D"/>
    <w:rsid w:val="00595F43"/>
    <w:rsid w:val="005A1708"/>
    <w:rsid w:val="005A1B75"/>
    <w:rsid w:val="005A36DE"/>
    <w:rsid w:val="005A4031"/>
    <w:rsid w:val="005A459A"/>
    <w:rsid w:val="005A5FEE"/>
    <w:rsid w:val="005A63FB"/>
    <w:rsid w:val="005B27F5"/>
    <w:rsid w:val="005B40BA"/>
    <w:rsid w:val="005B68A7"/>
    <w:rsid w:val="005C5F8A"/>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6145"/>
    <w:rsid w:val="006375E0"/>
    <w:rsid w:val="00643655"/>
    <w:rsid w:val="00646B50"/>
    <w:rsid w:val="00652B60"/>
    <w:rsid w:val="006559D4"/>
    <w:rsid w:val="00662B41"/>
    <w:rsid w:val="00673C4E"/>
    <w:rsid w:val="00673EAC"/>
    <w:rsid w:val="00676BB6"/>
    <w:rsid w:val="00677769"/>
    <w:rsid w:val="00681A5E"/>
    <w:rsid w:val="00683397"/>
    <w:rsid w:val="00684528"/>
    <w:rsid w:val="00684786"/>
    <w:rsid w:val="006869EB"/>
    <w:rsid w:val="00687BCF"/>
    <w:rsid w:val="00687E83"/>
    <w:rsid w:val="00693236"/>
    <w:rsid w:val="0069326F"/>
    <w:rsid w:val="00694D67"/>
    <w:rsid w:val="006A1B36"/>
    <w:rsid w:val="006A3824"/>
    <w:rsid w:val="006A551F"/>
    <w:rsid w:val="006A7C41"/>
    <w:rsid w:val="006B4409"/>
    <w:rsid w:val="006B5788"/>
    <w:rsid w:val="006C0EED"/>
    <w:rsid w:val="006C517B"/>
    <w:rsid w:val="006C74A6"/>
    <w:rsid w:val="006D1180"/>
    <w:rsid w:val="006D7A56"/>
    <w:rsid w:val="006F1104"/>
    <w:rsid w:val="00700C7E"/>
    <w:rsid w:val="0070383A"/>
    <w:rsid w:val="00712394"/>
    <w:rsid w:val="007135BC"/>
    <w:rsid w:val="00715B6A"/>
    <w:rsid w:val="007350D6"/>
    <w:rsid w:val="00735FFF"/>
    <w:rsid w:val="007360F3"/>
    <w:rsid w:val="00736332"/>
    <w:rsid w:val="00745B4B"/>
    <w:rsid w:val="0074622D"/>
    <w:rsid w:val="007517B2"/>
    <w:rsid w:val="0075733E"/>
    <w:rsid w:val="00757DCA"/>
    <w:rsid w:val="00762789"/>
    <w:rsid w:val="00767E96"/>
    <w:rsid w:val="0077226D"/>
    <w:rsid w:val="00772D7A"/>
    <w:rsid w:val="00780F15"/>
    <w:rsid w:val="00785D30"/>
    <w:rsid w:val="00790D9D"/>
    <w:rsid w:val="0079195E"/>
    <w:rsid w:val="007A174F"/>
    <w:rsid w:val="007A36AA"/>
    <w:rsid w:val="007A43B4"/>
    <w:rsid w:val="007B5C07"/>
    <w:rsid w:val="007C1309"/>
    <w:rsid w:val="007C45FB"/>
    <w:rsid w:val="007C75A9"/>
    <w:rsid w:val="007D0598"/>
    <w:rsid w:val="007D08BB"/>
    <w:rsid w:val="007D218F"/>
    <w:rsid w:val="007D3D7B"/>
    <w:rsid w:val="007D495D"/>
    <w:rsid w:val="007E0745"/>
    <w:rsid w:val="007E4742"/>
    <w:rsid w:val="007F23B7"/>
    <w:rsid w:val="00813B29"/>
    <w:rsid w:val="00822006"/>
    <w:rsid w:val="00825B3E"/>
    <w:rsid w:val="00826DC0"/>
    <w:rsid w:val="0082705B"/>
    <w:rsid w:val="00833556"/>
    <w:rsid w:val="008429D0"/>
    <w:rsid w:val="00844665"/>
    <w:rsid w:val="00851FE2"/>
    <w:rsid w:val="00864F54"/>
    <w:rsid w:val="00874F7B"/>
    <w:rsid w:val="00876C9F"/>
    <w:rsid w:val="008821D4"/>
    <w:rsid w:val="00887C71"/>
    <w:rsid w:val="00890CE1"/>
    <w:rsid w:val="00891261"/>
    <w:rsid w:val="00893476"/>
    <w:rsid w:val="008940CB"/>
    <w:rsid w:val="008968B1"/>
    <w:rsid w:val="008A1EB3"/>
    <w:rsid w:val="008A2103"/>
    <w:rsid w:val="008B05AE"/>
    <w:rsid w:val="008B463D"/>
    <w:rsid w:val="008B50BA"/>
    <w:rsid w:val="008C02BC"/>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A25"/>
    <w:rsid w:val="00954E09"/>
    <w:rsid w:val="00962623"/>
    <w:rsid w:val="0096310A"/>
    <w:rsid w:val="009705BD"/>
    <w:rsid w:val="00972170"/>
    <w:rsid w:val="00977175"/>
    <w:rsid w:val="00977600"/>
    <w:rsid w:val="00977D9D"/>
    <w:rsid w:val="0099462B"/>
    <w:rsid w:val="0099712A"/>
    <w:rsid w:val="009A117A"/>
    <w:rsid w:val="009A1C13"/>
    <w:rsid w:val="009B24C9"/>
    <w:rsid w:val="009B5DD5"/>
    <w:rsid w:val="009B62E8"/>
    <w:rsid w:val="009C3B3B"/>
    <w:rsid w:val="009C48F3"/>
    <w:rsid w:val="009C6AA8"/>
    <w:rsid w:val="009D0C18"/>
    <w:rsid w:val="009D5AE3"/>
    <w:rsid w:val="009E5402"/>
    <w:rsid w:val="009E6192"/>
    <w:rsid w:val="009F03DF"/>
    <w:rsid w:val="009F4424"/>
    <w:rsid w:val="009F45A0"/>
    <w:rsid w:val="00A00DFF"/>
    <w:rsid w:val="00A03C5E"/>
    <w:rsid w:val="00A078CD"/>
    <w:rsid w:val="00A27C77"/>
    <w:rsid w:val="00A37640"/>
    <w:rsid w:val="00A37B2F"/>
    <w:rsid w:val="00A430DE"/>
    <w:rsid w:val="00A4496D"/>
    <w:rsid w:val="00A4583F"/>
    <w:rsid w:val="00A51D4A"/>
    <w:rsid w:val="00A52AA4"/>
    <w:rsid w:val="00A53EB3"/>
    <w:rsid w:val="00A56A8C"/>
    <w:rsid w:val="00A60A0D"/>
    <w:rsid w:val="00A626D3"/>
    <w:rsid w:val="00A639CD"/>
    <w:rsid w:val="00A63BD6"/>
    <w:rsid w:val="00A832E3"/>
    <w:rsid w:val="00A837B8"/>
    <w:rsid w:val="00A8402E"/>
    <w:rsid w:val="00A91140"/>
    <w:rsid w:val="00A91925"/>
    <w:rsid w:val="00AA01E8"/>
    <w:rsid w:val="00AA5EC4"/>
    <w:rsid w:val="00AA68AF"/>
    <w:rsid w:val="00AB11E8"/>
    <w:rsid w:val="00AC15AC"/>
    <w:rsid w:val="00AC15E9"/>
    <w:rsid w:val="00AD169E"/>
    <w:rsid w:val="00AD242D"/>
    <w:rsid w:val="00AD2685"/>
    <w:rsid w:val="00AE132E"/>
    <w:rsid w:val="00AE2A70"/>
    <w:rsid w:val="00AE48D6"/>
    <w:rsid w:val="00AE5EC1"/>
    <w:rsid w:val="00AF1598"/>
    <w:rsid w:val="00AF6F1F"/>
    <w:rsid w:val="00B00593"/>
    <w:rsid w:val="00B00EC7"/>
    <w:rsid w:val="00B14E23"/>
    <w:rsid w:val="00B17388"/>
    <w:rsid w:val="00B216D8"/>
    <w:rsid w:val="00B2494D"/>
    <w:rsid w:val="00B32590"/>
    <w:rsid w:val="00B34055"/>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93C5E"/>
    <w:rsid w:val="00B94844"/>
    <w:rsid w:val="00BA7A7B"/>
    <w:rsid w:val="00BB3A39"/>
    <w:rsid w:val="00BB486E"/>
    <w:rsid w:val="00BD1F22"/>
    <w:rsid w:val="00BD37AD"/>
    <w:rsid w:val="00BE28F3"/>
    <w:rsid w:val="00BF3282"/>
    <w:rsid w:val="00BF63DB"/>
    <w:rsid w:val="00C01AA5"/>
    <w:rsid w:val="00C13AAC"/>
    <w:rsid w:val="00C16A9C"/>
    <w:rsid w:val="00C256D8"/>
    <w:rsid w:val="00C319D6"/>
    <w:rsid w:val="00C33A0F"/>
    <w:rsid w:val="00C36A5E"/>
    <w:rsid w:val="00C44E55"/>
    <w:rsid w:val="00C50DFA"/>
    <w:rsid w:val="00C51363"/>
    <w:rsid w:val="00C56F35"/>
    <w:rsid w:val="00C62611"/>
    <w:rsid w:val="00C74185"/>
    <w:rsid w:val="00C74C89"/>
    <w:rsid w:val="00C8686F"/>
    <w:rsid w:val="00C876DD"/>
    <w:rsid w:val="00C917C3"/>
    <w:rsid w:val="00C954ED"/>
    <w:rsid w:val="00CA3D57"/>
    <w:rsid w:val="00CA509A"/>
    <w:rsid w:val="00CB2248"/>
    <w:rsid w:val="00CB24AA"/>
    <w:rsid w:val="00CD3417"/>
    <w:rsid w:val="00CD6DEC"/>
    <w:rsid w:val="00CE7256"/>
    <w:rsid w:val="00CF0380"/>
    <w:rsid w:val="00CF3AB9"/>
    <w:rsid w:val="00CF5F6F"/>
    <w:rsid w:val="00D0230C"/>
    <w:rsid w:val="00D06A7E"/>
    <w:rsid w:val="00D10A58"/>
    <w:rsid w:val="00D110B0"/>
    <w:rsid w:val="00D13A94"/>
    <w:rsid w:val="00D15243"/>
    <w:rsid w:val="00D206B3"/>
    <w:rsid w:val="00D315D5"/>
    <w:rsid w:val="00D41E5F"/>
    <w:rsid w:val="00D45CDF"/>
    <w:rsid w:val="00D51FED"/>
    <w:rsid w:val="00D5459A"/>
    <w:rsid w:val="00D656D1"/>
    <w:rsid w:val="00D66416"/>
    <w:rsid w:val="00D7535E"/>
    <w:rsid w:val="00D75AD9"/>
    <w:rsid w:val="00D8059E"/>
    <w:rsid w:val="00D82116"/>
    <w:rsid w:val="00D86CFE"/>
    <w:rsid w:val="00D96CD6"/>
    <w:rsid w:val="00DA2F7C"/>
    <w:rsid w:val="00DA3F26"/>
    <w:rsid w:val="00DA6443"/>
    <w:rsid w:val="00DC2AF5"/>
    <w:rsid w:val="00DC4738"/>
    <w:rsid w:val="00DD61F7"/>
    <w:rsid w:val="00DD7445"/>
    <w:rsid w:val="00DF5401"/>
    <w:rsid w:val="00E202C2"/>
    <w:rsid w:val="00E301FB"/>
    <w:rsid w:val="00E303E4"/>
    <w:rsid w:val="00E3268D"/>
    <w:rsid w:val="00E4322B"/>
    <w:rsid w:val="00E45334"/>
    <w:rsid w:val="00E46470"/>
    <w:rsid w:val="00E67273"/>
    <w:rsid w:val="00E678E0"/>
    <w:rsid w:val="00E72C9A"/>
    <w:rsid w:val="00E86C5A"/>
    <w:rsid w:val="00E90F86"/>
    <w:rsid w:val="00E971D6"/>
    <w:rsid w:val="00E977DA"/>
    <w:rsid w:val="00EA1D8E"/>
    <w:rsid w:val="00EA3480"/>
    <w:rsid w:val="00EA79AD"/>
    <w:rsid w:val="00EC779C"/>
    <w:rsid w:val="00ED2425"/>
    <w:rsid w:val="00EE201C"/>
    <w:rsid w:val="00F00715"/>
    <w:rsid w:val="00F044C5"/>
    <w:rsid w:val="00F059AC"/>
    <w:rsid w:val="00F11FFC"/>
    <w:rsid w:val="00F15128"/>
    <w:rsid w:val="00F17AFA"/>
    <w:rsid w:val="00F210CA"/>
    <w:rsid w:val="00F30A10"/>
    <w:rsid w:val="00F357C5"/>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A390E"/>
    <w:rsid w:val="00FA7B2B"/>
    <w:rsid w:val="00FB641C"/>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62EE58B-1C04-C34A-AD5B-290FF5E81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9</TotalTime>
  <Pages>50</Pages>
  <Words>21694</Words>
  <Characters>123661</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62</cp:revision>
  <dcterms:created xsi:type="dcterms:W3CDTF">2020-02-04T18:25:00Z</dcterms:created>
  <dcterms:modified xsi:type="dcterms:W3CDTF">2020-03-07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